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637D5" w:rsidRPr="00802747" w:rsidRDefault="00F637D5" w:rsidP="00F637D5">
      <w:pPr>
        <w:pStyle w:val="Caption"/>
        <w:keepNext/>
        <w:rPr>
          <w:sz w:val="18"/>
          <w:szCs w:val="18"/>
        </w:rPr>
      </w:pPr>
      <w:r w:rsidRPr="00802747">
        <w:rPr>
          <w:rFonts w:hint="eastAsia"/>
          <w:sz w:val="18"/>
          <w:szCs w:val="18"/>
        </w:rPr>
        <w:t xml:space="preserve">Table </w:t>
      </w:r>
      <w:r>
        <w:rPr>
          <w:rFonts w:hint="eastAsia"/>
          <w:sz w:val="18"/>
          <w:szCs w:val="18"/>
        </w:rPr>
        <w:t>S2</w:t>
      </w:r>
      <w:r w:rsidRPr="00802747">
        <w:rPr>
          <w:sz w:val="18"/>
          <w:szCs w:val="18"/>
        </w:rPr>
        <w:t xml:space="preserve">: Descriptive analysis </w:t>
      </w:r>
      <w:r>
        <w:rPr>
          <w:rFonts w:hint="eastAsia"/>
          <w:sz w:val="18"/>
          <w:szCs w:val="18"/>
        </w:rPr>
        <w:t xml:space="preserve">of </w:t>
      </w:r>
      <w:r w:rsidRPr="00802747">
        <w:rPr>
          <w:sz w:val="18"/>
          <w:szCs w:val="18"/>
        </w:rPr>
        <w:t>c</w:t>
      </w:r>
      <w:r w:rsidRPr="00802747">
        <w:rPr>
          <w:rFonts w:hint="eastAsia"/>
          <w:sz w:val="18"/>
          <w:szCs w:val="18"/>
        </w:rPr>
        <w:t xml:space="preserve">hanges </w:t>
      </w:r>
      <w:r w:rsidRPr="00802747">
        <w:rPr>
          <w:sz w:val="18"/>
          <w:szCs w:val="18"/>
        </w:rPr>
        <w:t xml:space="preserve">related </w:t>
      </w:r>
      <w:r w:rsidRPr="00802747">
        <w:rPr>
          <w:rFonts w:hint="eastAsia"/>
          <w:sz w:val="18"/>
          <w:szCs w:val="18"/>
        </w:rPr>
        <w:t xml:space="preserve">to </w:t>
      </w:r>
      <w:r w:rsidRPr="00802747">
        <w:rPr>
          <w:sz w:val="18"/>
          <w:szCs w:val="18"/>
        </w:rPr>
        <w:t xml:space="preserve">cortical and sub-cortical activation and deactivation </w:t>
      </w:r>
      <w:r w:rsidRPr="00802747">
        <w:rPr>
          <w:rFonts w:hint="eastAsia"/>
          <w:sz w:val="18"/>
          <w:szCs w:val="18"/>
        </w:rPr>
        <w:t xml:space="preserve">at </w:t>
      </w:r>
      <w:proofErr w:type="spellStart"/>
      <w:r w:rsidRPr="00802747">
        <w:rPr>
          <w:rFonts w:hint="eastAsia"/>
          <w:sz w:val="18"/>
          <w:szCs w:val="18"/>
        </w:rPr>
        <w:t>verum</w:t>
      </w:r>
      <w:proofErr w:type="spellEnd"/>
      <w:r w:rsidRPr="00802747">
        <w:rPr>
          <w:rFonts w:hint="eastAsia"/>
          <w:sz w:val="18"/>
          <w:szCs w:val="18"/>
        </w:rPr>
        <w:t xml:space="preserve"> acupuncture points</w:t>
      </w:r>
    </w:p>
    <w:tbl>
      <w:tblPr>
        <w:tblW w:w="9865" w:type="dxa"/>
        <w:tblInd w:w="-107" w:type="dxa"/>
        <w:tblLayout w:type="fixed"/>
        <w:tblLook w:val="00A0"/>
      </w:tblPr>
      <w:tblGrid>
        <w:gridCol w:w="794"/>
        <w:gridCol w:w="5386"/>
        <w:gridCol w:w="3685"/>
      </w:tblGrid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Points   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ody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tabs>
                <w:tab w:val="left" w:pos="5240"/>
              </w:tabs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Brain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activation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areas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Brain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deactivation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areas</w:t>
            </w:r>
            <w:proofErr w:type="spellEnd"/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I4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0" w:name="OLE_LINK3"/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SII</w:t>
            </w:r>
            <w:hyperlink w:anchor="_ENREF_10" w:tooltip="Yoo, 2007 #2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Yoo&lt;/Author&gt;&lt;Year&gt;2007&lt;/Year&gt;&lt;RecNum&gt;28&lt;/RecNum&gt;&lt;record&gt;&lt;rec-number&gt;28&lt;/rec-number&gt;&lt;foreign-keys&gt;&lt;key app="EN" db-id="fa9zzpeebwaf0befv0j5z0wvr002xawdr02s"&gt;28&lt;/key&gt;&lt;/foreign-keys&gt;&lt;ref-type name="Journal Article"&gt;17&lt;/ref-type&gt;&lt;contributors&gt;&lt;authors&gt;&lt;author&gt;Yoo, S. S.&lt;/author&gt;&lt;author&gt;Kerr, C. E.&lt;/author&gt;&lt;author&gt;Park, M.&lt;/author&gt;&lt;author&gt;Im, D. M.&lt;/author&gt;&lt;author&gt;Blinder, R. A.&lt;/author&gt;&lt;author&gt;Park, H.&lt;/author&gt;&lt;author&gt;Kaptchuk, T. J.&lt;/author&gt;&lt;/authors&gt;&lt;/contributors&gt;&lt;auth-address&gt;Department of Radiology, Brigham and Women&amp;apos;s Hospital, Harvard Medical School, Boston, MA 02115, United States. yoo@bwh.harvard.edu&lt;/auth-address&gt;&lt;titles&gt;&lt;title&gt;Neural activities in human somatosensory cortical areas evoked by acupuncture stimulation&lt;/title&gt;&lt;secondary-title&gt;Complement Ther Med&lt;/secondary-title&gt;&lt;/titles&gt;&lt;periodical&gt;&lt;full-title&gt;Complement Ther Med&lt;/full-title&gt;&lt;/periodical&gt;&lt;pages&gt;247-54&lt;/pages&gt;&lt;volume&gt;15&lt;/volume&gt;&lt;number&gt;4&lt;/number&gt;&lt;edition&gt;2007/12/07&lt;/edition&gt;&lt;keywords&gt;&lt;keyword&gt;*Acupuncture Points&lt;/keyword&gt;&lt;keyword&gt;Adult&lt;/keyword&gt;&lt;keyword&gt;*Evoked Potentials, Somatosensory&lt;/keyword&gt;&lt;keyword&gt;Female&lt;/keyword&gt;&lt;keyword&gt;Humans&lt;/keyword&gt;&lt;keyword&gt;Magnetic Resonance Imaging&lt;/keyword&gt;&lt;keyword&gt;Middle Aged&lt;/keyword&gt;&lt;keyword&gt;Motor Cortex/physiology&lt;/keyword&gt;&lt;keyword&gt;*Physical Stimulation&lt;/keyword&gt;&lt;keyword&gt;Reference Values&lt;/keyword&gt;&lt;keyword&gt;Reproducibility of Results&lt;/keyword&gt;&lt;keyword&gt;Somatosensory Cortex/*physiology&lt;/keyword&gt;&lt;/keywords&gt;&lt;dates&gt;&lt;year&gt;2007&lt;/year&gt;&lt;pub-dates&gt;&lt;date&gt;Dec&lt;/date&gt;&lt;/pub-dates&gt;&lt;/dates&gt;&lt;isbn&gt;0965-2299 (Print)&lt;/isbn&gt;&lt;accession-num&gt;18054726&lt;/accession-num&gt;&lt;urls&gt;&lt;related-urls&gt;&lt;url&gt;http://www.ncbi.nlm.nih.gov/entrez/query.fcgi?cmd=Retrieve&amp;amp;db=PubMed&amp;amp;dopt=Citation&amp;amp;list_uids=18054726&lt;/url&gt;&lt;/related-urls&gt;&lt;/urls&gt;&lt;electronic-resource-num&gt;S0965-2299(07)00007-6 [pii]&amp;#xD;10.1016/j.ctim.2007.01.010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海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孔祥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劲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诱发人脑活动的功能磁共振比较实验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5-308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2-1671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nRU4nIGRiLWlkPSdmYTl6enBlZWJ3YWYwYmVmdjBqNXowd3Zy
MDAyeGF3ZHIwMnMnPjE5Mjwva2V5PjwvZm9yZWlnbi1rZXlzPjxyZWYtdHlwZSBuYW1lPSdKb3Vy
bmFsIEFydGljbGUn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WW9vPC9BdXRob3I+PFllYXI+MjAwNzwvWWVh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nRU4nIGRiLWlkPSdmYTl6enBlZWJ3YWYwYmVmdjBqNXowd3Zy
MDAyeGF3ZHIwMnMnPjE5Mjwva2V5PjwvZm9yZWlnbi1rZXlzPjxyZWYtdHlwZSBuYW1lPSdKb3Vy
bmFsIEFydGljbGUn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WW9vPC9BdXRob3I+PFllYXI+MjAwNzwvWWVh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6,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ros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海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孔祥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劲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诱发人脑活动的功能磁共振比较实验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5-308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2-1671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4" \o "Wu, 1999 #13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iRU4iIGRiLWlkPSJmYTl6enBlZWJ3YWYwYmVmdjBqNXowd3Zy
MDAyeGF3ZHIwMnMiPjM2Mjwva2V5PjwvZm9yZWlnbi1rZXlzPjxyZWYtdHlwZSBuYW1lPSJKb3Vy
bmFsIEFydGljbGUi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5byg5bWYPC9BdXRob3I+PFllYXI+MjAwNzwvWWVhcj48UmVjTnVtPjE5Mjwv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iRU4iIGRiLWlkPSJmYTl6enBlZWJ3YWYwYmVmdjBqNXowd3Zy
MDAyeGF3ZHIwMnMiPjM2Mjwva2V5PjwvZm9yZWlnbi1rZXlzPjxyZWYtdHlwZSBuYW1lPSJKb3Vy
bmFsIEFydGljbGUi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5byg5bWYPC9BdXRob3I+PFllYXI+MjAwNzwvWWVhcj48UmVjTnVtPjE5Mjwv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4,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9" \o "Wang, 2007 #4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ang&lt;/Author&gt;&lt;Year&gt;2007&lt;/Year&gt;&lt;RecNum&gt;43&lt;/RecNum&gt;&lt;record&gt;&lt;rec-number&gt;43&lt;/rec-number&gt;&lt;foreign-keys&gt;&lt;key app="EN" db-id="fa9zzpeebwaf0befv0j5z0wvr002xawdr02s"&gt;43&lt;/key&gt;&lt;/foreign-keys&gt;&lt;ref-type name="Journal Article"&gt;17&lt;/ref-type&gt;&lt;contributors&gt;&lt;authors&gt;&lt;author&gt;Wang, W.&lt;/author&gt;&lt;author&gt;Liu, L.&lt;/author&gt;&lt;author&gt;Zhi, X.&lt;/author&gt;&lt;author&gt;Huang, J. B.&lt;/author&gt;&lt;author&gt;Liu, D. X.&lt;/author&gt;&lt;author&gt;Wang, H.&lt;/author&gt;&lt;author&gt;Kong, X. Q.&lt;/author&gt;&lt;author&gt;Xu, H. B.&lt;/author&gt;&lt;/authors&gt;&lt;/contributors&gt;&lt;auth-address&gt;Radiology Department, Union Hospital Affiliated to Tongji Medical College, Huazhong University of Science and Technology, Wuhan.&lt;/auth-address&gt;&lt;titles&gt;&lt;title&gt;Study on the regulatory effect of electro-acupuncture on hegu point (LI4) in cerebral response with functional magnetic resonance imaging&lt;/title&gt;&lt;secondary-title&gt;Chin J Integr Med&lt;/secondary-title&gt;&lt;/titles&gt;&lt;periodical&gt;&lt;full-title&gt;Chin J Integr Med&lt;/full-title&gt;&lt;/periodical&gt;&lt;pages&gt;10-6&lt;/pages&gt;&lt;volume&gt;13&lt;/volume&gt;&lt;number&gt;1&lt;/number&gt;&lt;edition&gt;2007/06/21&lt;/edition&gt;&lt;keywords&gt;&lt;keyword&gt;*Acupuncture Points&lt;/keyword&gt;&lt;keyword&gt;Adult&lt;/keyword&gt;&lt;keyword&gt;Brain/blood supply/*physiology&lt;/keyword&gt;&lt;keyword&gt;*Electroacupuncture&lt;/keyword&gt;&lt;keyword&gt;Female&lt;/keyword&gt;&lt;keyword&gt;Humans&lt;/keyword&gt;&lt;keyword&gt;*Magnetic Resonance Imaging&lt;/keyword&gt;&lt;keyword&gt;Male&lt;/keyword&gt;&lt;keyword&gt;Oxygen/blood&lt;/keyword&gt;&lt;keyword&gt;Reference Values&lt;/keyword&gt;&lt;/keywords&gt;&lt;dates&gt;&lt;year&gt;2007&lt;/year&gt;&lt;pub-dates&gt;&lt;date&gt;Mar&lt;/date&gt;&lt;/pub-dates&gt;&lt;/dates&gt;&lt;isbn&gt;1672-0415 (Print)&lt;/isbn&gt;&lt;accession-num&gt;17578311&lt;/accession-num&gt;&lt;urls&gt;&lt;related-urls&gt;&lt;url&gt;http://www.ncbi.nlm.nih.gov/entrez/query.fcgi?cmd=Retrieve&amp;amp;db=PubMed&amp;amp;dopt=Citation&amp;amp;list_uids=17578311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FC(BA8,9,10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O(BA40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PMA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Con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ENpdGU+PEF1dGhvcj7mnY7lj688L0F1dGhvcj48WWVhcj4yMDA1PC9Z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ENpdGU+PEF1dGhvcj7mnY7lj688L0F1dGhvcj48WWVhcj4yMDA1PC9Z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,96,9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)</w:t>
            </w:r>
            <w:hyperlink w:anchor="_ENREF_61" w:tooltip="Kong, 2002 #11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6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,2,3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鲁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合谷穴脑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329-1331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侯金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侯金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蔚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青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冯凊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蒲永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家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镇痛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06-210&lt;/pages&gt;&lt;volume&gt;36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镇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5,9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,2,40)</w:t>
            </w:r>
            <w:hyperlink w:anchor="_ENREF_61" w:tooltip="Kong, 2002 #11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6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I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Zb288L0F1dGhvcj48WWVhcj4yMDA3PC9ZZWFyPjxSZWNO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Zb288L0F1dGhvcj48WWVhcj4yMDA3PC9ZZWFyPjxSZWNO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6,5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(BA13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4,3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鲁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合谷穴脑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329-1331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侯金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侯金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蔚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青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冯凊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蒲永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家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镇痛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06-210&lt;/pages&gt;&lt;volume&gt;36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镇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NAC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637D5">
              <w:rPr>
                <w:rFonts w:ascii="Times New Roman" w:hAnsi="Times New Roman" w:cs="Times New Roman"/>
                <w:sz w:val="12"/>
                <w:szCs w:val="12"/>
              </w:rPr>
              <w:t>, PA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ENpdGU+PEF1dGhvcj7kvq/ph5Hmloc8L0F1dGhvcj48WWVhcj4yMDAy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ENpdGU+PEF1dGhvcj7kvq/ph5Hmloc8L0F1dGhvcj48WWVhcj4yMDAy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47,95,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inf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Semi-lunar lobe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of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7&lt;/RecNum&gt;&lt;record&gt;&lt;rec-number&gt;207&lt;/rec-number&gt;&lt;foreign-keys&gt;&lt;key app="EN" db-id="fa9zzpeebwaf0befv0j5z0wvr002xawdr02s"&gt;207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殿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永忠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联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、合谷两穴位引起的小脑响应的差异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: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65-1167&lt;/pages&gt;&lt;volume&gt;22&lt;/volume&gt;&lt;number&gt;08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小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L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MA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MG</w:t>
            </w:r>
            <w:hyperlink w:anchor="_ENREF_39" w:tooltip="Wang, 2007 #4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ang&lt;/Author&gt;&lt;Year&gt;2007&lt;/Year&gt;&lt;RecNum&gt;43&lt;/RecNum&gt;&lt;record&gt;&lt;rec-number&gt;43&lt;/rec-number&gt;&lt;foreign-keys&gt;&lt;key app="EN" db-id="fa9zzpeebwaf0befv0j5z0wvr002xawdr02s"&gt;43&lt;/key&gt;&lt;/foreign-keys&gt;&lt;ref-type name="Journal Article"&gt;17&lt;/ref-type&gt;&lt;contributors&gt;&lt;authors&gt;&lt;author&gt;Wang, W.&lt;/author&gt;&lt;author&gt;Liu, L.&lt;/author&gt;&lt;author&gt;Zhi, X.&lt;/author&gt;&lt;author&gt;Huang, J. B.&lt;/author&gt;&lt;author&gt;Liu, D. X.&lt;/author&gt;&lt;author&gt;Wang, H.&lt;/author&gt;&lt;author&gt;Kong, X. Q.&lt;/author&gt;&lt;author&gt;Xu, H. B.&lt;/author&gt;&lt;/authors&gt;&lt;/contributors&gt;&lt;auth-address&gt;Radiology Department, Union Hospital Affiliated to Tongji Medical College, Huazhong University of Science and Technology, Wuhan.&lt;/auth-address&gt;&lt;titles&gt;&lt;title&gt;Study on the regulatory effect of electro-acupuncture on hegu point (LI4) in cerebral response with functional magnetic resonance imaging&lt;/title&gt;&lt;secondary-title&gt;Chin J Integr Med&lt;/secondary-title&gt;&lt;/titles&gt;&lt;periodical&gt;&lt;full-title&gt;Chin J Integr Med&lt;/full-title&gt;&lt;/periodical&gt;&lt;pages&gt;10-6&lt;/pages&gt;&lt;volume&gt;13&lt;/volume&gt;&lt;number&gt;1&lt;/number&gt;&lt;edition&gt;2007/06/21&lt;/edition&gt;&lt;keywords&gt;&lt;keyword&gt;*Acupuncture Points&lt;/keyword&gt;&lt;keyword&gt;Adult&lt;/keyword&gt;&lt;keyword&gt;Brain/blood supply/*physiology&lt;/keyword&gt;&lt;keyword&gt;*Electroacupuncture&lt;/keyword&gt;&lt;keyword&gt;Female&lt;/keyword&gt;&lt;keyword&gt;Humans&lt;/keyword&gt;&lt;keyword&gt;*Magnetic Resonance Imaging&lt;/keyword&gt;&lt;keyword&gt;Male&lt;/keyword&gt;&lt;keyword&gt;Oxygen/blood&lt;/keyword&gt;&lt;keyword&gt;Reference Values&lt;/keyword&gt;&lt;/keywords&gt;&lt;dates&gt;&lt;year&gt;2007&lt;/year&gt;&lt;pub-dates&gt;&lt;date&gt;Mar&lt;/date&gt;&lt;/pub-dates&gt;&lt;/dates&gt;&lt;isbn&gt;1672-0415 (Print)&lt;/isbn&gt;&lt;accession-num&gt;17578311&lt;/accession-num&gt;&lt;urls&gt;&lt;related-urls&gt;&lt;url&gt;http://www.ncbi.nlm.nih.gov/entrez/query.fcgi?cmd=Retrieve&amp;amp;db=PubMed&amp;amp;dopt=Citation&amp;amp;list_uids=17578311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</w:t>
            </w:r>
            <w:hyperlink w:anchor="_ENREF_39" w:tooltip="Wang, 2007 #4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ang&lt;/Author&gt;&lt;Year&gt;2007&lt;/Year&gt;&lt;RecNum&gt;43&lt;/RecNum&gt;&lt;record&gt;&lt;rec-number&gt;43&lt;/rec-number&gt;&lt;foreign-keys&gt;&lt;key app="EN" db-id="fa9zzpeebwaf0befv0j5z0wvr002xawdr02s"&gt;43&lt;/key&gt;&lt;/foreign-keys&gt;&lt;ref-type name="Journal Article"&gt;17&lt;/ref-type&gt;&lt;contributors&gt;&lt;authors&gt;&lt;author&gt;Wang, W.&lt;/author&gt;&lt;author&gt;Liu, L.&lt;/author&gt;&lt;author&gt;Zhi, X.&lt;/author&gt;&lt;author&gt;Huang, J. B.&lt;/author&gt;&lt;author&gt;Liu, D. X.&lt;/author&gt;&lt;author&gt;Wang, H.&lt;/author&gt;&lt;author&gt;Kong, X. Q.&lt;/author&gt;&lt;author&gt;Xu, H. B.&lt;/author&gt;&lt;/authors&gt;&lt;/contributors&gt;&lt;auth-address&gt;Radiology Department, Union Hospital Affiliated to Tongji Medical College, Huazhong University of Science and Technology, Wuhan.&lt;/auth-address&gt;&lt;titles&gt;&lt;title&gt;Study on the regulatory effect of electro-acupuncture on hegu point (LI4) in cerebral response with functional magnetic resonance imaging&lt;/title&gt;&lt;secondary-title&gt;Chin J Integr Med&lt;/secondary-title&gt;&lt;/titles&gt;&lt;periodical&gt;&lt;full-title&gt;Chin J Integr Med&lt;/full-title&gt;&lt;/periodical&gt;&lt;pages&gt;10-6&lt;/pages&gt;&lt;volume&gt;13&lt;/volume&gt;&lt;number&gt;1&lt;/number&gt;&lt;edition&gt;2007/06/21&lt;/edition&gt;&lt;keywords&gt;&lt;keyword&gt;*Acupuncture Points&lt;/keyword&gt;&lt;keyword&gt;Adult&lt;/keyword&gt;&lt;keyword&gt;Brain/blood supply/*physiology&lt;/keyword&gt;&lt;keyword&gt;*Electroacupuncture&lt;/keyword&gt;&lt;keyword&gt;Female&lt;/keyword&gt;&lt;keyword&gt;Humans&lt;/keyword&gt;&lt;keyword&gt;*Magnetic Resonance Imaging&lt;/keyword&gt;&lt;keyword&gt;Male&lt;/keyword&gt;&lt;keyword&gt;Oxygen/blood&lt;/keyword&gt;&lt;keyword&gt;Reference Values&lt;/keyword&gt;&lt;/keywords&gt;&lt;dates&gt;&lt;year&gt;2007&lt;/year&gt;&lt;pub-dates&gt;&lt;date&gt;Mar&lt;/date&gt;&lt;/pub-dates&gt;&lt;/dates&gt;&lt;isbn&gt;1672-0415 (Print)&lt;/isbn&gt;&lt;accession-num&gt;17578311&lt;/accession-num&gt;&lt;urls&gt;&lt;related-urls&gt;&lt;url&gt;http://www.ncbi.nlm.nih.gov/entrez/query.fcgi?cmd=Retrieve&amp;amp;db=PubMed&amp;amp;dopt=Citation&amp;amp;list_uids=17578311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occipitotempor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junction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zon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37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(BA37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EFG(BA6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鲁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合谷穴脑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329-1331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3-3289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侯金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侯金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蔚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青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冯凊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蒲永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家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镇痛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206-210&lt;/pages&gt;&lt;volume&gt;36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镇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5,9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43,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u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61" \o "Kong, 2002 #11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6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尹岭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2&lt;/RecNum&gt;&lt;record&gt;&lt;rec-number&gt;252&lt;/rec-number&gt;&lt;foreign-keys&gt;&lt;key app="EN" db-id="fa9zzpeebwaf0befv0j5z0wvr002xawdr02s"&gt;25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尹岭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金香兰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石现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嘉禾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尹大一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曾海宁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PET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的初步探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康复理论与实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康复理论与实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523-524&lt;/pages&gt;&lt;volume&gt;8&lt;/volume&gt;&lt;number&gt;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PET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M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G(BA4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</w:t>
            </w:r>
            <w:r w:rsidRPr="00F51F98">
              <w:rPr>
                <w:rFonts w:ascii="Times New Roman" w:hAnsi="Times New Roman" w:cs="Times New Roman"/>
                <w:i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546L5LyfPC9BdXRob3I+PFllYXI+MjAwOTwvWWVhcj48UmVjTnVtPjM2Mjwv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546L5LyfPC9BdXRob3I+PFllYXI+MjAwOTwvWWVhcj48UmVjTnVtPjM2Mjwv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,94,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O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(BA2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(BA4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inf. Semi-lunar lobe of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5&lt;/RecNum&gt;&lt;record&gt;&lt;rec-number&gt;225&lt;/rec-number&gt;&lt;foreign-keys&gt;&lt;key app='EN' db-id='fa9zzpeebwaf0befv0j5z0wvr002xawdr02s'&gt;225&lt;/key&gt;&lt;/foreign-keys&gt;&lt;ref-type name='Journal Article'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鲁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合谷穴脑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329-1331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7,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posterior lobe of cerebellum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decliv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鲁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合谷穴脑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329-1331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sup. Semi-lunar lobe of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07&lt;/RecNum&gt;&lt;record&gt;&lt;rec-number&gt;207&lt;/rec-number&gt;&lt;foreign-keys&gt;&lt;key app="EN" db-id="fa9zzpeebwaf0befv0j5z0wvr002xawdr02s"&gt;207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殿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永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联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、合谷两穴位引起的小脑响应的差异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: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165-1167&lt;/pages&gt;&lt;volume&gt;22&lt;/volume&gt;&lt;number&gt;08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太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小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(BA21,2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EFG(BA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ITG(BA37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FC(BA6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: SI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II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ost. Cau ACC(BA24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9" \o "Wang, 2007 #4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Wang&lt;/Author&gt;&lt;Year&gt;2007&lt;/Year&gt;&lt;RecNum&gt;43&lt;/RecNum&gt;&lt;record&gt;&lt;rec-number&gt;43&lt;/rec-number&gt;&lt;foreign-keys&gt;&lt;key app="EN" db-id="fa9zzpeebwaf0befv0j5z0wvr002xawdr02s"&gt;43&lt;/key&gt;&lt;/foreign-keys&gt;&lt;ref-type name="Journal Article"&gt;17&lt;/ref-type&gt;&lt;contributors&gt;&lt;authors&gt;&lt;author&gt;Wang, W.&lt;/author&gt;&lt;author&gt;Liu, L.&lt;/author&gt;&lt;author&gt;Zhi, X.&lt;/author&gt;&lt;author&gt;Huang, J. B.&lt;/author&gt;&lt;author&gt;Liu, D. X.&lt;/author&gt;&lt;author&gt;Wang, H.&lt;/author&gt;&lt;author&gt;Kong, X. Q.&lt;/author&gt;&lt;author&gt;Xu, H. B.&lt;/author&gt;&lt;/authors&gt;&lt;/contributors&gt;&lt;auth-address&gt;Radiology Department, Union Hospital Affiliated to Tongji Medical College, Huazhong University of Science and Technology, Wuhan.&lt;/auth-address&gt;&lt;titles&gt;&lt;title&gt;Study on the regulatory effect of electro-acupuncture on hegu point (LI4) in cerebral response with functional magnetic resonance imaging&lt;/title&gt;&lt;secondary-title&gt;Chin J Integr Med&lt;/secondary-title&gt;&lt;/titles&gt;&lt;periodical&gt;&lt;full-title&gt;Chin J Integr Med&lt;/full-title&gt;&lt;/periodical&gt;&lt;pages&gt;10-6&lt;/pages&gt;&lt;volume&gt;13&lt;/volume&gt;&lt;number&gt;1&lt;/number&gt;&lt;edition&gt;2007/06/21&lt;/edition&gt;&lt;keywords&gt;&lt;keyword&gt;*Acupuncture Points&lt;/keyword&gt;&lt;keyword&gt;Adult&lt;/keyword&gt;&lt;keyword&gt;Brain/blood supply/*physiology&lt;/keyword&gt;&lt;keyword&gt;*Electroacupuncture&lt;/keyword&gt;&lt;keyword&gt;Female&lt;/keyword&gt;&lt;keyword&gt;Humans&lt;/keyword&gt;&lt;keyword&gt;*Magnetic Resonance Imaging&lt;/keyword&gt;&lt;keyword&gt;Male&lt;/keyword&gt;&lt;keyword&gt;Oxygen/blood&lt;/keyword&gt;&lt;keyword&gt;Reference Values&lt;/keyword&gt;&lt;/keywords&gt;&lt;dates&gt;&lt;year&gt;2007&lt;/year&gt;&lt;pub-dates&gt;&lt;date&gt;Mar&lt;/date&gt;&lt;/pub-dates&gt;&lt;/dates&gt;&lt;isbn&gt;1672-0415 (Print)&lt;/isbn&gt;&lt;accession-num&gt;17578311&lt;/accession-num&gt;&lt;urls&gt;&lt;related-urls&gt;&lt;url&gt;http://www.ncbi.nlm.nih.gov/entrez/query.fcgi?cmd=Retrieve&amp;amp;db=PubMed&amp;amp;dopt=Citation&amp;amp;list_uids=17578311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4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9" \o "MacPherson, 2008 #2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NYWNQaGVyc29uPC9BdXRob3I+PFllYXI+MjAwODwvWWVh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NYWNQaGVyc29uPC9BdXRob3I+PFllYXI+MjAwODwvWWVh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6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4&lt;/Year&gt;&lt;RecNum&gt;239&lt;/RecNum&gt;&lt;record&gt;&lt;rec-number&gt;239&lt;/rec-number&gt;&lt;foreign-keys&gt;&lt;key app="EN" db-id="fa9zzpeebwaf0befv0j5z0wvr002xawdr02s"&gt;23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发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与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的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gze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63-265&lt;/pages&gt;&lt;volume&gt;24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4&lt;/year&gt;&lt;/dates&gt;&lt;isbn&gt;0255-2930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4&lt;/Year&gt;&lt;RecNum&gt;239&lt;/RecNum&gt;&lt;record&gt;&lt;rec-number&gt;239&lt;/rec-number&gt;&lt;foreign-keys&gt;&lt;key app="EN" db-id="fa9zzpeebwaf0befv0j5z0wvr002xawdr02s"&gt;23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发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与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的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gze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63-265&lt;/pages&gt;&lt;volume&gt;24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4&lt;/year&gt;&lt;/dates&gt;&lt;isbn&gt;0255-2930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bookmarkEnd w:id="0"/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, 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,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an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2,24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,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YW5nPC9BdXRob3I+PFllYXI+MjAwNzwvWWVhcj48UmVj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YW5nPC9BdXRob3I+PFllYXI+MjAwNzwvWWVhcj48UmVj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,5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9" \o "Wang, 2007 #4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ang&lt;/Author&gt;&lt;Year&gt;2007&lt;/Year&gt;&lt;RecNum&gt;43&lt;/RecNum&gt;&lt;record&gt;&lt;rec-number&gt;43&lt;/rec-number&gt;&lt;foreign-keys&gt;&lt;key app="EN" db-id="fa9zzpeebwaf0befv0j5z0wvr002xawdr02s"&gt;43&lt;/key&gt;&lt;/foreign-keys&gt;&lt;ref-type name="Journal Article"&gt;17&lt;/ref-type&gt;&lt;con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tributors&gt;&lt;authors&gt;&lt;author&gt;Wang, W.&lt;/author&gt;&lt;author&gt;Liu, L.&lt;/author&gt;&lt;author&gt;Zhi, X.&lt;/author&gt;&lt;author&gt;Huang, J. B.&lt;/author&gt;&lt;author&gt;Liu, D. X.&lt;/author&gt;&lt;author&gt;Wang, H.&lt;/author&gt;&lt;author&gt;Kong, X. Q.&lt;/author&gt;&lt;author&gt;Xu, H. B.&lt;/author&gt;&lt;/authors&gt;&lt;/contributors&gt;&lt;auth-address&gt;Radiology Department, Union Hospital Affiliated to Tongji Medical College, Huazhong University of Science and Technology, Wuhan.&lt;/auth-address&gt;&lt;titles&gt;&lt;title&gt;Study on the regulatory effect of electro-acupuncture on hegu point (LI4) in cerebral response with functional magnetic resonance imaging&lt;/title&gt;&lt;secondary-title&gt;Chin J Integr Med&lt;/secondary-title&gt;&lt;/titles&gt;&lt;periodical&gt;&lt;full-title&gt;Chin J Integr Med&lt;/full-title&gt;&lt;/periodical&gt;&lt;pages&gt;10-6&lt;/pages&gt;&lt;volume&gt;13&lt;/volume&gt;&lt;number&gt;1&lt;/number&gt;&lt;edition&gt;2007/06/21&lt;/edition&gt;&lt;keywords&gt;&lt;keyword&gt;*Acupuncture Points&lt;/keyword&gt;&lt;keyword&gt;Adult&lt;/keyword&gt;&lt;keyword&gt;Brain/blood supply/*physiology&lt;/keyword&gt;&lt;keyword&gt;*Electroacupuncture&lt;/keyword&gt;&lt;keyword&gt;Female&lt;/keyword&gt;&lt;keyword&gt;Humans&lt;/keyword&gt;&lt;keyword&gt;*Magnetic Resonance Imaging&lt;/keyword&gt;&lt;keyword&gt;Male&lt;/keyword&gt;&lt;keyword&gt;Oxygen/blood&lt;/keyword&gt;&lt;keyword&gt;Reference Values&lt;/keyword&gt;&lt;/keywords&gt;&lt;dates&gt;&lt;year&gt;2007&lt;/year&gt;&lt;pub-dates&gt;&lt;date&gt;Mar&lt;/date&gt;&lt;/pub-dates&gt;&lt;/dates&gt;&lt;isbn&gt;1672-0415 (Print)&lt;/isbn&gt;&lt;accession-num&gt;17578311&lt;/accession-num&gt;&lt;urls&gt;&lt;related-urls&gt;&lt;url&gt;http://www.ncbi.nlm.nih.gov/entrez/query.fcgi?cmd=Retrieve&amp;amp;db=PubMed&amp;amp;dopt=Citation&amp;amp;list_uids=17578311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A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637D5">
              <w:rPr>
                <w:rFonts w:ascii="Times New Roman" w:hAnsi="Times New Roman" w:cs="Times New Roman"/>
                <w:sz w:val="12"/>
                <w:szCs w:val="12"/>
              </w:rPr>
              <w:t>, PFC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FL</w:t>
            </w:r>
            <w:hyperlink w:anchor="_ENREF_39" w:tooltip="Wang, 2007 #4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ang&lt;/Author&gt;&lt;Year&gt;2007&lt;/Year&gt;&lt;RecNum&gt;43&lt;/RecNum&gt;&lt;record&gt;&lt;rec-number&gt;43&lt;/rec-number&gt;&lt;foreign-keys&gt;&lt;key app="EN" db-id="fa9zzpeebwaf0befv0j5z0wvr002xawdr02s"&gt;43&lt;/key&gt;&lt;/foreign-keys&gt;&lt;ref-type name="Journal Article"&gt;17&lt;/ref-type&gt;&lt;contributors&gt;&lt;authors&gt;&lt;author&gt;Wang, W.&lt;/author&gt;&lt;author&gt;Liu, L.&lt;/author&gt;&lt;author&gt;Zhi, X.&lt;/author&gt;&lt;author&gt;Huang, J. B.&lt;/author&gt;&lt;author&gt;Liu, D. X.&lt;/author&gt;&lt;author&gt;Wang, H.&lt;/author&gt;&lt;author&gt;Kong, X. Q.&lt;/author&gt;&lt;author&gt;Xu, H. B.&lt;/author&gt;&lt;/authors&gt;&lt;/contributors&gt;&lt;auth-address&gt;Radiology Department, Union Hospital Affiliated to Tongji Medical College, Huazhong University of Science and Technology, Wuhan.&lt;/auth-address&gt;&lt;titles&gt;&lt;title&gt;Study on the regulatory effect of electro-acupuncture on hegu point (LI4) in cerebral response with functional magnetic resonance imaging&lt;/title&gt;&lt;secondary-title&gt;Chin J Integr Med&lt;/secondary-title&gt;&lt;/titles&gt;&lt;periodical&gt;&lt;full-title&gt;Chin J Integr Med&lt;/full-title&gt;&lt;/periodical&gt;&lt;pages&gt;10-6&lt;/pages&gt;&lt;volume&gt;13&lt;/volume&gt;&lt;number&gt;1&lt;/number&gt;&lt;edition&gt;2007/06/21&lt;/edition&gt;&lt;keywords&gt;&lt;keyword&gt;*Acupuncture Points&lt;/keyword&gt;&lt;keyword&gt;Adult&lt;/keyword&gt;&lt;keyword&gt;Brain/blood supply/*physiology&lt;/keyword&gt;&lt;keyword&gt;*Electroacupuncture&lt;/keyword&gt;&lt;keyword&gt;Female&lt;/keyword&gt;&lt;keyword&gt;Humans&lt;/keyword&gt;&lt;keyword&gt;*Magnetic Resonance Imaging&lt;/keyword&gt;&lt;keyword&gt;Male&lt;/keyword&gt;&lt;keyword&gt;Oxygen/blood&lt;/keyword&gt;&lt;keyword&gt;Reference Values&lt;/keyword&gt;&lt;/keywords&gt;&lt;dates&gt;&lt;year&gt;2007&lt;/year&gt;&lt;pub-dates&gt;&lt;date&gt;Mar&lt;/date&gt;&lt;/pub-dates&gt;&lt;/dates&gt;&lt;isbn&gt;1672-0415 (Print)&lt;/isbn&gt;&lt;accession-num&gt;17578311&lt;/accession-num&gt;&lt;urls&gt;&lt;related-urls&gt;&lt;url&gt;http://www.ncbi.nlm.nih.gov/entrez/query.fcgi?cmd=Retrieve&amp;amp;db=PubMed&amp;amp;dopt=Citation&amp;amp;list_uids=17578311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O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njovkvJ88L0F1dGhvcj48WWVhcj4yMDA5PC9ZZWFyPjxS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47,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EFG(BA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Cau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1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(BA22)</w:t>
            </w:r>
            <w:hyperlink w:anchor="_ENREF_61" w:tooltip="Kong, 2002 #11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Con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4" \o "Wu, 1999 #13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YW5nPC9BdXRob3I+PFllYXI+MjAwNzwvWWVhcj48UmVj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YW5nPC9BdXRob3I+PFllYXI+MjAwNzwvWWVhcj48UmVj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7,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(BA38,2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TG(BA2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G(BA1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1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OG(BA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OG(BA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7)</w:t>
            </w:r>
            <w:hyperlink w:anchor="_ENREF_61" w:tooltip="Kong, 2002 #11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6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N</w:t>
            </w:r>
            <w:hyperlink w:anchor="_ENREF_61" w:tooltip="Kong, 2002 #11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6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. </w:t>
            </w:r>
            <w:proofErr w:type="spellStart"/>
            <w:proofErr w:type="gram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ros</w:t>
            </w:r>
            <w:proofErr w:type="spellEnd"/>
            <w:proofErr w:type="gram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ACC(BA24b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0)</w:t>
            </w:r>
            <w:hyperlink w:anchor="_ENREF_61" w:tooltip="Kong, 2002 #11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Lb25nPC9BdXRob3I+PFllYXI+MjAwMjwvWWVhcj48UmVj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6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EFG(BA11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FG(BA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5&lt;/RecNum&gt;&lt;record&gt;&lt;rec-number&gt;225&lt;/rec-number&gt;&lt;foreign-keys&gt;&lt;key app="EN" db-id="fa9zzpeebwaf0befv0j5z0wvr002xawdr02s"&gt;22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鲁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合谷穴脑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29-1331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G(BA37,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OG(BA18,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2&lt;/Year&gt;&lt;RecNum&gt;254&lt;/RecNum&gt;&lt;record&gt;&lt;rec-number&gt;254&lt;/rec-number&gt;&lt;foreign-keys&gt;&lt;key app="EN" db-id="fa9zzpeebwaf0befv0j5z0wvr002xawdr02s"&gt;25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侯金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蔚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青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冯凊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蒲永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家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06-210&lt;/pages&gt;&lt;volume&gt;36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镇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2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: ant. IN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N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51" \o "Hui, 2000 #15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51" \o "Hui, 2000 #15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yp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ventr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tegment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re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1" \o "Hui, 2000 #15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n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1" \o "Hui, 2000 #15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OL(BA19)</w:t>
            </w:r>
            <w:hyperlink w:anchor="_ENREF_59" w:tooltip="MacPherson, 2008 #2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NYWNQaGVyc29uPC9BdXRob3I+PFllYXI+MjAwODwvWWVh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NYWNQaGVyc29uPC9BdXRob3I+PFllYXI+MjAwODwvWWVh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,MEFG(BA10)</w:t>
            </w:r>
            <w:hyperlink w:anchor="_ENREF_59" w:tooltip="MacPherson, 2008 #2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NYWNQaGVyc29uPC9BdXRob3I+PFllYXI+MjAwODwvWWVh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NYWNQaGVyc29uPC9BdXRob3I+PFllYXI+MjAwODwvWWVh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Cau</w:t>
            </w:r>
            <w:hyperlink w:anchor="_ENREF_51" w:tooltip="Hui, 2000 #15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u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1" \o "Hui, 2000 #15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T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1" \o "Hui, 2000 #15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Hui&lt;/Author&gt;&lt;Year&gt;2000&lt;/Year&gt;&lt;RecNum&gt;154&lt;/RecNum&gt;&lt;record&gt;&lt;rec-number&gt;154&lt;/rec-number&gt;&lt;foreign-keys&gt;&lt;key app="EN" db-id="fa9zzpeebwaf0befv0j5z0wvr002xawdr02s"&gt;154&lt;/key&gt;&lt;/foreign-keys&gt;&lt;ref-type name="Journal Article"&gt;17&lt;/ref-type&gt;&lt;contributors&gt;&lt;authors&gt;&lt;author&gt;Hui, K. K.&lt;/author&gt;&lt;author&gt;Liu, J.&lt;/author&gt;&lt;author&gt;Makris, N.&lt;/author&gt;&lt;author&gt;Gollub, R. L.&lt;/author&gt;&lt;author&gt;Chen, A. J.&lt;/author&gt;&lt;author&gt;Moore, C. I.&lt;/author&gt;&lt;author&gt;Kennedy, D. N.&lt;/author&gt;&lt;author&gt;Rosen, B. R.&lt;/author&gt;&lt;author&gt;Kwong, K. K.&lt;/author&gt;&lt;/authors&gt;&lt;/contributors&gt;&lt;auth-address&gt;MGH-NMR Center, Department of Radiology, Massachusetts General Hospital and Harvard Medical School, Boston 02129, USA. hui@nmr.mgh.harvard.edu&lt;/auth-address&gt;&lt;titles&gt;&lt;title&gt;Acupuncture modulates the limbic system and subcortical gray structures of the human brain: evidence from fMRI studies in normal subjects&lt;/title&gt;&lt;secondary-title&gt;Hum Brain Mapp&lt;/secondary-title&gt;&lt;/titles&gt;&lt;periodical&gt;&lt;full-title&gt;Hum Brain Mapp&lt;/full-title&gt;&lt;/periodical&gt;&lt;pages&gt;13-25&lt;/pages&gt;&lt;volume&gt;9&lt;/volume&gt;&lt;number&gt;1&lt;/number&gt;&lt;edition&gt;2000/01/22&lt;/edition&gt;&lt;keywords&gt;&lt;keyword&gt;Acupuncture Therapy/ methods&lt;/keyword&gt;&lt;keyword&gt;Adult&lt;/keyword&gt;&lt;keyword&gt;Female&lt;/keyword&gt;&lt;keyword&gt;Humans&lt;/keyword&gt;&lt;keyword&gt;Limbic System/pathology/ physiopathology&lt;/keyword&gt;&lt;keyword&gt;Magnetic Resonance Imaging&lt;/keyword&gt;&lt;keyword&gt;Male&lt;/keyword&gt;&lt;keyword&gt;Middle Aged&lt;/keyword&gt;&lt;keyword&gt;Pain/pathology/ physiopathology&lt;/keyword&gt;&lt;keyword&gt;Pain Measurement&lt;/keyword&gt;&lt;keyword&gt;Reference Values&lt;/keyword&gt;&lt;keyword&gt;Sensation/physiology&lt;/keyword&gt;&lt;keyword&gt;Somatosensory Cortex/pathology/physiopathology&lt;/keyword&gt;&lt;/keywords&gt;&lt;dates&gt;&lt;year&gt;2000&lt;/year&gt;&lt;/dates&gt;&lt;isbn&gt;1065-9471 (Print)&lt;/isbn&gt;&lt;accession-num&gt;10643726&lt;/accession-num&gt;&lt;urls&gt;&lt;/urls&gt;&lt;electronic-resource-num&gt;10.1002/(SICI)1097-0193(2000)9:1&amp;lt;13::AID-HBM2&amp;gt;3.0.CO;2-F [pi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T36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龙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龙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严超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尚小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莫伟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静息态功能磁共振评价针刺足三里穴后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73-376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静息态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低频振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后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3-328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龙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龙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严超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尚小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莫伟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静息态功能磁共振评价针刺足三里穴后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73-376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静息态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低频振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后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3-328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Left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严超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尚小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莫伟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功能磁共振评价针刺足三里穴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3-376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低频振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3-328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严超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尚小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莫伟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功能磁共振评价针刺足三里穴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3-376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低频振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3-328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严超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尚小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莫伟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功能磁共振评价针刺足三里穴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3-376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低频振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3-328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龙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龙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严超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尚小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莫伟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静息态功能磁共振评价针刺足三里穴后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73-376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静息态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低频振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后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3-328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right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post. and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nt.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64&lt;/RecNum&gt;&lt;record&gt;&lt;rec-number&gt;364&lt;/rec-number&gt;&lt;foreign-keys&gt;&lt;key app="EN" db-id="fa9zzpeebwaf0befv0j5z0wvr002xawdr02s"&gt;36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龙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严超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尚小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莫伟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功能磁共振评价针刺足三里穴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3-376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静息态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低频振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3-328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T36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SII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肖叶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4&lt;/Year&gt;&lt;RecNum&gt;241&lt;/RecNum&gt;&lt;record&gt;&lt;rec-number&gt;241&lt;/rec-number&gt;&lt;foreign-keys&gt;&lt;key app="EN" db-id="fa9zzpeebwaf0befv0j5z0wvr002xawdr02s"&gt;24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肖叶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仁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裴仁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林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饶海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足三里穴磁共振功能成像的初步探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syf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06-108&lt;/pages&gt;&lt;volume&gt;20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4&lt;/year&gt;&lt;/dates&gt;&lt;isbn&gt;1002-167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nRU4nIGRiLWlkPSdmYTl6enBlZWJ3YWYwYmVmdjBqNXowd3Zy
MDAyeGF3ZHIwMnMnPjE5Mjwva2V5PjwvZm9yZWlnbi1rZXlzPjxyZWYtdHlwZSBuYW1lPSdKb3Vy
bmFsIEFydGljbGUn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TmFwYWRvdzwvQXV0aG9yPjxZZWFyPjIwMDU8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nRU4nIGRiLWlkPSdmYTl6enBlZWJ3YWYwYmVmdjBqNXowd3Zy
MDAyeGF3ZHIwMnMnPjE5Mjwva2V5PjwvZm9yZWlnbi1rZXlzPjxyZWYtdHlwZSBuYW1lPSdKb3Vy
bmFsIEFydGljbGUn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TmFwYWRvdzwvQXV0aG9yPjxZZWFyPjIwMDU8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8,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-am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YaWFvPC9BdXRob3I+PFllYXI+MjAwODwvWWVhcj48UmVj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YaWFvPC9BdXRob3I+PFllYXI+MjAwODwvWWVhcj48UmVj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24,99,10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5LuY5bmzPC9BdXRob3I+PFllYXI+MjAwNTwv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5LuY5bmzPC9BdXRob3I+PFllYXI+MjAwNTwv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,10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L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Dors. NRP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FC(BA8,9,10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la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dl. PFC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dmPF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 SI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dTwvQXV0aG9yPjxZZWFyPjE5OTk8L1llYXI+PFJlY051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dTwvQXV0aG9yPjxZZWFyPjE5OTk8L1llYXI+PFJlY051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2,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(BA36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缪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项琼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葛林宝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倪根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同一经络不同穴位的磁共振脑功能成像对比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yz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01-105&lt;/pages&gt;&lt;volume&gt;1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位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8&lt;/year&gt;&lt;/dates&gt;&lt;isbn&gt;1005-5185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2&lt;/RecNum&gt;&lt;record&gt;&lt;rec-number&gt;202&lt;/rec-number&gt;&lt;foreign-keys&gt;&lt;key app="EN" db-id="fa9zzpeebwaf0befv0j5z0wvr002xawdr02s"&gt;20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(fMRI)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对判定针刺技术引发大脑皮层反应的价值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医疗设备信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医疗设备信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-86&lt;/pages&gt;&lt;volume&gt;22&lt;/volume&gt;&lt;number&gt;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影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BOLD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1,11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lKHokbU8L0F1dGhvcj48WWVhcj4yMDA3PC9ZZWFyPjxS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lKHokbU8L0F1dGhvcj48WWVhcj4yMDA3PC9ZZWFyPjxS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2,11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NAC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(BA41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O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A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(BA13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仲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对磁共振脑功能成像影响的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tj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volume&gt;14&lt;/volume&gt;&lt;number&gt;05&lt;/number&gt;&lt;section&gt;305-307&lt;/section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人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u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NRP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ub-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gyr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of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仲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对磁共振脑功能成像影响的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tj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volume&gt;14&lt;/volume&gt;&lt;number&gt;05&lt;/number&gt;&lt;section&gt;305-307&lt;/section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人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0&lt;/RecNum&gt;&lt;record&gt;&lt;rec-number&gt;230&lt;/rec-number&gt;&lt;foreign-keys&gt;&lt;key app="EN" db-id="fa9zzpeebwaf0befv0j5z0wvr002xawdr02s"&gt;230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足三里穴后脑功能磁共振成像显示不同脑区的激活变化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92-93&lt;/pages&gt;&lt;volume&gt;9&lt;/volume&gt;&lt;number&gt;1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缪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项琼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曹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仲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倪根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足三里对磁共振脑功能成像影响的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中医药科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tjy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中医药科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volume&gt;14&lt;/volume&gt;&lt;number&gt;05&lt;/number&gt;&lt;section&gt;305-307&lt;/section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人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4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仲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对磁共振脑功能成像影响的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tj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volume&gt;14&lt;/volume&gt;&lt;number&gt;05&lt;/number&gt;&lt;section&gt;305-307&lt;/section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人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肖叶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4&lt;/Year&gt;&lt;RecNum&gt;241&lt;/RecNum&gt;&lt;record&gt;&lt;rec-number&gt;241&lt;/rec-number&gt;&lt;foreign-keys&gt;&lt;key app="EN" db-id="fa9zzpeebwaf0befv0j5z0wvr002xawdr02s"&gt;24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肖叶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仁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裴仁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林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饶海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足三里穴磁共振功能成像的初步探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syf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06-108&lt;/pages&gt;&lt;volume&gt;20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4&lt;/year&gt;&lt;/dates&gt;&lt;isbn&gt;1002-1671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尹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2&lt;/Year&gt;&lt;RecNum&gt;252&lt;/RecNum&gt;&lt;record&gt;&lt;rec-number&gt;252&lt;/rec-number&gt;&lt;foreign-keys&gt;&lt;key app="EN" db-id="fa9zzpeebwaf0befv0j5z0wvr002xawdr02s"&gt;25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尹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金香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石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嘉禾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尹大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海宁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足三里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PET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的初步探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康复理论与实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康复理论与实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523-524&lt;/pages&gt;&lt;volume&gt;8&lt;/volume&gt;&lt;number&gt;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PET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2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9,10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-pm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 (BA22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缪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项琼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葛林宝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倪根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同一经络不同穴位的磁共振脑功能成像对比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yz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01-105&lt;/pages&gt;&lt;volume&gt;1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位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8&lt;/year&gt;&lt;/dates&gt;&lt;isbn&gt;1005-5185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0&lt;/RecNum&gt;&lt;record&gt;&lt;rec-number&gt;230&lt;/rec-number&gt;&lt;foreign-keys&gt;&lt;key app="EN" db-id="fa9zzpeebwaf0befv0j5z0wvr002xawdr02s"&gt;23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贾建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足三里穴后脑功能磁共振成像显示不同脑区的激活变化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92-93&lt;/pages&gt;&lt;volume&gt;9&lt;/volume&gt;&lt;number&gt;16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3,11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0&lt;/RecNum&gt;&lt;record&gt;&lt;rec-number&gt;230&lt;/rec-number&gt;&lt;foreign-keys&gt;&lt;key app="EN" db-id="fa9zzpeebwaf0befv0j5z0wvr002xawdr02s"&gt;230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足三里穴后脑功能磁共振成像显示不同脑区的激活变化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92-93&lt;/pages&gt;&lt;volume&gt;9&lt;/volume&gt;&lt;number&gt;1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S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0&lt;/RecNum&gt;&lt;record&gt;&lt;rec-number&gt;230&lt;/rec-number&gt;&lt;foreign-keys&gt;&lt;key app="EN" db-id="fa9zzpeebwaf0befv0j5z0wvr002xawdr02s"&gt;230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足三里穴后脑功能磁共振成像显示不同脑区的激活变化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92-93&lt;/pages&gt;&lt;volume&gt;9&lt;/volume&gt;&lt;number&gt;1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MG(BA4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637D5">
              <w:rPr>
                <w:rFonts w:ascii="Times New Roman" w:hAnsi="Times New Roman" w:cs="Times New Roman"/>
                <w:sz w:val="12"/>
                <w:szCs w:val="12"/>
              </w:rPr>
              <w:t>, SO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title&gt;&lt;secondary-t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仲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对磁共振脑功能成像影响的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tj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volume&gt;14&lt;/volume&gt;&lt;number&gt;05&lt;/number&gt;&lt;section&gt;305-307&lt;/section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人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FG</w:t>
            </w:r>
            <w:hyperlink w:anchor="_ENREF_97" w:tooltip="Fang, 2006 #5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V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尹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2&lt;/Year&gt;&lt;RecNum&gt;252&lt;/RecNum&gt;&lt;record&gt;&lt;rec-number&gt;252&lt;/rec-number&gt;&lt;foreign-keys&gt;&lt;key app="EN" db-id="fa9zzpeebwaf0befv0j5z0wvr002xawdr02s"&gt;25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尹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金香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石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嘉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尹大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曾海宁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PET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的初步探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康复理论与实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康复理论与实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523-524&lt;/pages&gt;&lt;volume&gt;8&lt;/volume&gt;&lt;number&gt;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PET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2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 inter-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ermispheri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t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仲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对磁共振脑功能成像影响的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tj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volume&gt;14&lt;/volume&gt;&lt;number&gt;05&lt;/number&gt;&lt;section&gt;305-307&lt;/section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人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OC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O(BA40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: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杨正汉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赵伟峰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王嘉州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赖松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用功能磁共振成像探讨经穴和大脑皮层的关系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full-title&gt;&lt;/periodical&gt;&lt;pages&gt;113-115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经穴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大脑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[106]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2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rostr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vlPA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43" \o "Napadow, 2009 #161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N</w:t>
            </w:r>
            <w:hyperlink w:anchor="_ENREF_43" w:tooltip="Napadow, 2009 #16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supCo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3" \o "Napadow, 2009 #161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(BA3, 6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(BA13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9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STG(BA 21, 22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(BA38, 39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(BA40)</w:t>
            </w:r>
            <w:hyperlink w:anchor="_ENREF_99" w:tooltip="Young-il, 2003 #39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98&lt;/RecNum&gt;&lt;record&gt;&lt;rec-number&gt;398&lt;/rec-number&gt;&lt;foreign-keys&gt;&lt;key app="EN" db-id="fa9zzpeebwaf0befv0j5z0wvr002xawdr02s"&gt;398&lt;/key&gt;&lt;/foreign-keys&gt;&lt;ref-type name="Journal Article"&gt;17&lt;/ref-type&gt;&lt;contributors&gt;&lt;authors&gt;&lt;author&gt;Kim, Young-il&lt;/author&gt;&lt;author&gt;Kim, Young-hwa&lt;/author&gt;&lt;author&gt;Lim, Yun-kyoung&lt;/author&gt;&lt;author&gt;Lee, Hyen&lt;/author&gt;&lt;author&gt;Lee, Byung-ryul&lt;/author&gt;&lt;author&gt;Kim, Yeon-jin&lt;/author&gt;&lt;/authors&gt;&lt;/contributors&gt;&lt;titles&gt;&lt;title&gt;A fMRI study on the cerebral activity induced by Electro-acupuncture on Zusanli(St3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33-150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autoSpaceDE w:val="0"/>
              <w:autoSpaceDN w:val="0"/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sept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area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NAC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an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-subgenu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gA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-pm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CC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ros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ACC(BA24b)</w:t>
            </w:r>
            <w:hyperlink w:anchor="_ENREF_44" w:tooltip="Wu, 1999 #13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retrospleni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ortex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NjwvWWVhcj48UmVj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NjwvWWVhcj48UmVj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,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NjwvWWVhcj48UmVj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NjwvWWVhcj48UmVj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2,53,58,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xDaXRlPjxBdXRob3I+TmFwYWRvdzwvQXV0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xDaXRlPjxBdXRob3I+TmFwYWRvdzwvQXV0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,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vmPF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1,12,25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xDaXRlPjxBdXRob3I+TmFwYWRvdzwvQXV0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xDaXRlPjxBdXRob3I+TmFwYWRvdzwvQXV0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,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au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5" \o "Hui, 2005 #84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MC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N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reticular formation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ontine Nuclei</w:t>
            </w:r>
            <w:hyperlink w:anchor="_ENREF_45" w:tooltip="Hui, 2005 #84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IdWk8L0F1dGhvcj48WWVhcj4yMDA1PC9ZZWFyPjxSZWNO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, PFC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OC(EA100Hz)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;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an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缪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项琼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曹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仲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倪根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足三里对磁共振脑功能成像影响的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中医药科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tjy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中医药科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volume&gt;14&lt;/volume&gt;&lt;number&gt;05&lt;/number&gt;&lt;section&gt;305-307&lt;/section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人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dTwvQXV0aG9yPjxZZWFyPjE5OTk8L1llYXI+PFJlY051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XdTwvQXV0aG9yPjxZZWFyPjE5OTk8L1llYXI+PFJlY051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2,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-subgenu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dm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;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H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sept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area</w:t>
            </w:r>
            <w:hyperlink w:anchor="_ENREF_50" w:tooltip="Napadow, 2005 #9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仲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足三里对磁共振脑功能成像影响的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tj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中医药科技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volume&gt;14&lt;/volume&gt;&lt;number&gt;05&lt;/number&gt;&lt;section&gt;305-307&lt;/section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足三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人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orbital and basal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gyr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4" \o "Wu, 1999 #13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1999&lt;/Year&gt;&lt;RecNum&gt;135&lt;/RecNum&gt;&lt;record&gt;&lt;rec-number&gt;135&lt;/rec-number&gt;&lt;foreign-keys&gt;&lt;key app="EN" db-id="fa9zzpeebwaf0befv0j5z0wvr002xawdr02s"&gt;135&lt;/key&gt;&lt;/foreign-keys&gt;&lt;ref-type name="Journal Article"&gt;17&lt;/ref-type&gt;&lt;contributors&gt;&lt;authors&gt;&lt;author&gt;Wu, M. T.&lt;/author&gt;&lt;author&gt;Hsieh, J. C.&lt;/author&gt;&lt;author&gt;Xiong, J.&lt;/author&gt;&lt;author&gt;Yang, C. F.&lt;/author&gt;&lt;author&gt;Pan, H. B.&lt;/author&gt;&lt;author&gt;Chen, Y. C.&l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/author&gt;&lt;author&gt;Tsai, G.&lt;/author&gt;&lt;author&gt;Rosen, B. R.&lt;/author&gt;&lt;author&gt;Kwong, K. K.&lt;/author&gt;&lt;/authors&gt;&lt;/contributors&gt;&lt;auth-address&gt;Department of Radiology, Kaohsiung Veterans General Hospital, Taiwan.&lt;/auth-address&gt;&lt;titles&gt;&lt;title&gt;Central nervous pathway for acupuncture stimulation: localization of processing with functional MR imaging of the brain--preliminary experience&lt;/title&gt;&lt;secondary-title&gt;Radiology&lt;/secondary-title&gt;&lt;/titles&gt;&lt;periodical&gt;&lt;full-title&gt;Radiology&lt;/full-title&gt;&lt;/periodical&gt;&lt;pages&gt;133-41&lt;/pages&gt;&lt;volume&gt;212&lt;/volume&gt;&lt;number&gt;1&lt;/number&gt;&lt;edition&gt;1999/07/16&lt;/edition&gt;&lt;keywords&gt;&lt;keyword&gt;Acupuncture Analgesia&lt;/keyword&gt;&lt;keyword&gt;Acupuncture Points&lt;/keyword&gt;&lt;keyword&gt;*Acupuncture Therapy&lt;/keyword&gt;&lt;keyword&gt;Adult&lt;/keyword&gt;&lt;keyword&gt;Brain/*physiology&lt;/keyword&gt;&lt;keyword&gt;Brain Mapping&lt;/keyword&gt;&lt;keyword&gt;Female&lt;/keyword&gt;&lt;keyword&gt;Humans&lt;/keyword&gt;&lt;keyword&gt;*Magnetic Resonance Imaging&lt;/keyword&gt;&lt;keyword&gt;Male&lt;/keyword&gt;&lt;keyword&gt;Neural Pathways/physiology&lt;/keyword&gt;&lt;keyword&gt;Pain Threshold/*physiology&lt;/keyword&gt;&lt;/keywords&gt;&lt;dates&gt;&lt;year&gt;1999&lt;/year&gt;&lt;pub-dates&gt;&lt;date&gt;Jul&lt;/date&gt;&lt;/pub-dates&gt;&lt;/dates&gt;&lt;isbn&gt;0033-8419 (Print)&lt;/isbn&gt;&lt;accession-num&gt;10405732&lt;/accession-num&gt;&lt;urls&gt;&lt;related-urls&gt;&lt;url&gt;http://www.ncbi.nlm.nih.gov/entrez/query.fcgi?cmd=Retrieve&amp;amp;db=PubMed&amp;amp;dopt=Citation&amp;amp;list_uids=10405732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vm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50" \o "Napadow, 2005 #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5&lt;/Year&gt;&lt;RecNum&gt;95&lt;/RecNum&gt;&lt;record&gt;&lt;rec-number&gt;95&lt;/rec-number&gt;&lt;foreign-keys&gt;&lt;key app="EN" db-id="fa9zzpeebwaf0befv0j5z0wvr002xawdr02s"&gt;95&lt;/key&gt;&lt;/foreign-keys&gt;&lt;ref-type name="Journal Article"&gt;17&lt;/ref-type&gt;&lt;contributors&gt;&lt;authors&gt;&lt;author&gt;Napadow, V.&lt;/author&gt;&lt;author&gt;Makris, N.&lt;/author&gt;&lt;author&gt;Liu, J.&lt;/author&gt;&lt;author&gt;Kettner, N. W.&lt;/author&gt;&lt;author&gt;Kwong, K. K.&lt;/author&gt;&lt;author&gt;Hui, K. K.&lt;/author&gt;&lt;/authors&gt;&lt;/contributors&gt;&lt;auth-address&gt;Athinoula A. Martinos Center for Biomedical Imaging, Department of Radiology, Massachusetts General Hospital and Harvard Medical School, Charlestown, Massachusetts 02129, USA.&lt;/auth-address&gt;&lt;titles&gt;&lt;title&gt;Effects of electroacupuncture versus manual acupuncture on the human brain as measured by fMRI&lt;/title&gt;&lt;secondary-title&gt;Hum Brain Mapp&lt;/secondary-title&gt;&lt;/titles&gt;&lt;periodical&gt;&lt;full-title&gt;Hum Brain Mapp&lt;/full-title&gt;&lt;/periodical&gt;&lt;pages&gt;193-205&lt;/pages&gt;&lt;volume&gt;24&lt;/volume&gt;&lt;number&gt;3&lt;/number&gt;&lt;edition&gt;2004/10/23&lt;/edition&gt;&lt;keywords&gt;&lt;keyword&gt;Acupuncture Points&lt;/keyword&gt;&lt;keyword&gt;*Acupuncture Therapy&lt;/keyword&gt;&lt;keyword&gt;Adult&lt;/keyword&gt;&lt;keyword&gt;Brain/*physiology&lt;/keyword&gt;&lt;keyword&gt;*Brain Mapping&lt;/keyword&gt;&lt;keyword&gt;*Electroacupuncture&lt;/keyword&gt;&lt;keyword&gt;Female&lt;/keyword&gt;&lt;keyword&gt;Humans&lt;/keyword&gt;&lt;keyword&gt;Image Processing, Computer-Assisted&lt;/keyword&gt;&lt;keyword&gt;Magnetic Resonance Imaging&lt;/keyword&gt;&lt;keyword&gt;Male&lt;/keyword&gt;&lt;/keywords&gt;&lt;dates&gt;&lt;year&gt;2005&lt;/year&gt;&lt;pub-dates&gt;&lt;date&gt;Mar&lt;/date&gt;&lt;/pub-dates&gt;&lt;/dates&gt;&lt;isbn&gt;1065-9471 (Print)&lt;/isbn&gt;&lt;accession-num&gt;15499576&lt;/accession-num&gt;&lt;urls&gt;&lt;related-urls&gt;&lt;url&gt;http://www.ncbi.nlm.nih.gov/entrez/query.fcgi?cmd=Retrieve&amp;amp;db=PubMed&amp;amp;dopt=Citation&amp;amp;list_uids=15499576&lt;/url&gt;&lt;/related-urls&gt;&lt;/urls&gt;&lt;electronic-resource-num&gt;10.1002/hbm.200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: inter-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emispheri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tB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5&lt;/RecNum&gt;&lt;record&gt;&lt;rec-number&gt;195&lt;/rec-number&gt;&lt;foreign-keys&gt;&lt;key app="EN" db-id="fa9zzpeebwaf0befv0j5z0wvr002xawdr02s"&gt;19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志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缪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项琼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曹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仲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倪根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足三里对磁共振脑功能成像影响的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中医药科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tjy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中医药科技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volume&gt;14&lt;/volume&gt;&lt;number&gt;05&lt;/number&gt;&lt;section&gt;305-307&lt;/section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足三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人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005-7072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NRP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NTS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/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VNC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PB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LC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RtT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/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 NCF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infCo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caudal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vlPA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lat. PA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9&lt;/Year&gt;&lt;RecNum&gt;161&lt;/RecNum&gt;&lt;record&gt;&lt;rec-number&gt;161&lt;/rec-number&gt;&lt;foreign-keys&gt;&lt;key app="EN" db-id="fa9zzpeebwaf0befv0j5z0wvr002xawdr02s"&gt;161&lt;/key&gt;&lt;/foreign-keys&gt;&lt;ref-type name="Journal Article"&gt;17&lt;/ref-type&gt;&lt;contributors&gt;&lt;authors&gt;&lt;author&gt;Napadow, V.&lt;/author&gt;&lt;author&gt;Dhond, R.&lt;/author&gt;&lt;author&gt;Park, K.&lt;/author&gt;&lt;author&gt;Kim, J.&lt;/author&gt;&lt;author&gt;Makris, N.&lt;/author&gt;&lt;author&gt;Kwong, K. K.&lt;/author&gt;&lt;author&gt;Harris, R. E.&lt;/author&gt;&lt;author&gt;Purdon, P. L.&lt;/author&gt;&lt;author&gt;Kettner, N.&lt;/author&gt;&lt;author&gt;Hui, K. K.&lt;/author&gt;&lt;/authors&gt;&lt;/contributors&gt;&lt;auth-address&gt;Athinoula A. Martinos Center for Biomedical Imaging, Department of Radiology, Massachusetts General Hospital, Charlestown, MA 02129, USA. vitaly@nmr.mgh.harvard.edu&lt;/auth-address&gt;&lt;titles&gt;&lt;title&gt;Time-variant fMRI activity in the brainstem and higher structures in response to acupuncture&lt;/title&gt;&lt;secondary-title&gt;Neuroimage&lt;/secondary-title&gt;&lt;/titles&gt;&lt;periodical&gt;&lt;full-title&gt;Neuroimage&lt;/full-title&gt;&lt;/periodical&gt;&lt;pages&gt;289-301&lt;/pages&gt;&lt;volume&gt;47&lt;/volume&gt;&lt;number&gt;1&lt;/number&gt;&lt;edition&gt;2009/04/07&lt;/edition&gt;&lt;keywords&gt;&lt;keyword&gt;Acupuncture&lt;/keyword&gt;&lt;keyword&gt;Adult&lt;/keyword&gt;&lt;keyword&gt;Brain/ physiology&lt;/keyword&gt;&lt;keyword&gt;Brain Mapping&lt;/keyword&gt;&lt;keyword&gt;Brain Stem/ physiology&lt;/keyword&gt;&lt;keyword&gt;Electric Stimulation&lt;/keyword&gt;&lt;keyword&gt;Female&lt;/keyword&gt;&lt;keyword&gt;Humans&lt;/keyword&gt;&lt;keyword&gt;Linear Models&lt;/keyword&gt;&lt;keyword&gt;Magnetic Resonance Imaging&lt;/keyword&gt;&lt;keyword&gt;Male&lt;/keyword&gt;&lt;keyword&gt;Multivariate Analysis&lt;/keyword&gt;&lt;keyword&gt;Physical Stimulation&lt;/keyword&gt;&lt;keyword&gt;Time Factors&lt;/keyword&gt;&lt;keyword&gt;Touch Perception/physiology&lt;/keyword&gt;&lt;keyword&gt;Young Adult&lt;/keyword&gt;&lt;/keywords&gt;&lt;dates&gt;&lt;year&gt;2009&lt;/year&gt;&lt;pub-dates&gt;&lt;date&gt;Aug 1&lt;/date&gt;&lt;/pub-dates&gt;&lt;/dates&gt;&lt;isbn&gt;1095-9572 (Electronic)&lt;/isbn&gt;&lt;accession-num&gt;19345268&lt;/accession-num&gt;&lt;urls&gt;&lt;/urls&gt;&lt;electronic-resource-num&gt;S1053-8119(09)00330-9 [pii]&amp;#xD;10.1016/j.neuroimage.2009.03.060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7" w:hangingChars="76" w:hanging="92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PC6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SI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II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(BA40,43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nRU4nIGRiLWlkPSdmYTl6enBlZWJ3YWYwYmVmdjBqNXowd3Zy
MDAyeGF3ZHIwMnMnPjE5Mjwva2V5PjwvZm9yZWlnbi1rZXlzPjxyZWYtdHlwZSBuYW1lPSdKb3Vy
bmFsIEFydGljbGUn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TmFwYWRvdzwvQXV0aG9yPjxZZWFyPjIwMDk8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nRU4nIGRiLWlkPSdmYTl6enBlZWJ3YWYwYmVmdjBqNXowd3Zy
MDAyeGF3ZHIwMnMnPjE5Mjwva2V5PjwvZm9yZWlnbi1rZXlzPjxyZWYtdHlwZSBuYW1lPSdKb3Vy
bmFsIEFydGljbGUn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TmFwYWRvdzwvQXV0aG9yPjxZZWFyPjIwMDk8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5,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AG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MG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dmPF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47" \o "Napadow, 2009 #1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ACC(BA24,32)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8&lt;/RecNum&gt;&lt;record&gt;&lt;rec-number&gt;368&lt;/rec-number&gt;&lt;foreign-keys&gt;&lt;key app="EN" db-id="fa9zzpeebwaf0befv0j5z0wvr002xawdr02s"&gt;36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宋远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皮部浅刺和常规针刺脑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43-245&lt;/pages&gt;&lt;volume&gt;33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皮部浅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常规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7-659X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8&lt;/RecNum&gt;&lt;record&gt;&lt;rec-number&gt;368&lt;/rec-number&gt;&lt;foreign-keys&gt;&lt;key app="EN" db-id="fa9zzpeebwaf0befv0j5z0wvr002xawdr02s"&gt;36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宋远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皮部浅刺和常规针刺脑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43-245&lt;/pages&gt;&lt;volume&gt;33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皮部浅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常规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7-659X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8&lt;/RecNum&gt;&lt;record&gt;&lt;rec-number&gt;368&lt;/rec-number&gt;&lt;foreign-keys&gt;&lt;key app="EN" db-id="fa9zzpeebwaf0befv0j5z0wvr002xawdr02s"&gt;36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宋远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皮部浅刺和常规针刺脑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43-245&lt;/pages&gt;&lt;volume&gt;33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皮部浅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常规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7-659X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g6Hlu7rlubM8L0F1dGhvcj48WWVhcj4yMDA4PC9ZZWFy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g6Hlu7rlubM8L0F1dGhvcj48WWVhcj4yMDA4PC9ZZWFy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1,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22,38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33&lt;/RecNum&gt;&lt;record&gt;&lt;rec-number&gt;233&lt;/rec-number&gt;&lt;foreign-keys&gt;&lt;key app="EN" db-id="fa9zzpeebwaf0befv0j5z0wvr002xawdr02s"&gt;233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,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贾建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闵宝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内关穴对阿尔茨海默病脑功能磁共振成像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神经科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hs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神经科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number&gt;02&lt;/number&gt;&lt;dates&gt;&lt;year&gt;2005&lt;/year&gt;&lt;/dates&gt;&lt;isbn&gt;1006-7876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2,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37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33&lt;/RecNum&gt;&lt;record&gt;&lt;rec-number&gt;233&lt;/rec-number&gt;&lt;foreign-keys&gt;&lt;key app="EN" db-id="fa9zzpeebwaf0befv0j5z0wvr002xawdr02s"&gt;23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闵宝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内关穴对阿尔茨海默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s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number&gt;02&lt;/number&gt;&lt;dates&gt;&lt;year&gt;2005&lt;/year&gt;&lt;/dates&gt;&lt;isbn&gt;1006-787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33&lt;/RecNum&gt;&lt;record&gt;&lt;rec-number&gt;233&lt;/rec-number&gt;&lt;foreign-keys&gt;&lt;key app="EN" db-id="fa9zzpeebwaf0befv0j5z0wvr002xawdr02s"&gt;23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闵宝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内关穴对阿尔茨海默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s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number&gt;02&lt;/number&gt;&lt;dates&gt;&lt;year&gt;2005&lt;/year&gt;&lt;/dates&gt;&lt;isbn&gt;1006-787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5LuY5bmzPC9BdXRob3I+PFllYXI+MjAwNTwv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5LuY5bmzPC9BdXRob3I+PFllYXI+MjAwNTwv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2,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" \o "Yoo, 2004 #100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(pars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nterior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lobul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quadrangularis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) 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33&lt;/RecNum&gt;&lt;record&gt;&lt;rec-number&gt;233&lt;/rec-number&gt;&lt;foreign-keys&gt;&lt;key app="EN" db-id="fa9zzpeebwaf0befv0j5z0wvr002xawdr02s"&gt;23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闵宝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内关穴对阿尔茨海默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hs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number&gt;02&lt;/number&gt;&lt;dates&gt;&lt;year&gt;2005&lt;/year&gt;&lt;/dates&gt;&lt;isbn&gt;1006-787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rvard Medical School, Boston, MA 02115, USA. yoo@bwh.harvard.edu&lt;/auth-address&gt;&lt;titles&gt;&lt;title&gt;Modulation of cerebellar activities by acupuncture stimulation: evidence from fMRI study&lt;/title&gt;&lt;secondary-title&gt;Neuroimage&lt;/s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TG(BA42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;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9" \o "Dhond, 2008 #21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SM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8/6)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O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(BA13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8&lt;/RecNum&gt;&lt;record&gt;&lt;rec-number&gt;188&lt;/rec-number&gt;&lt;foreign-keys&gt;&lt;key app="EN" db-id="fa9zzpeebwaf0befv0j5z0wvr002xawdr02s"&gt;18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银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代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顺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的初步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dsd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878-1882&lt;/pages&gt;&lt;volume&gt;30&lt;/volume&gt;&lt;number&gt;2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0-5404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M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0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8&lt;/RecNum&gt;&lt;record&gt;&lt;rec-number&gt;188&lt;/rec-number&gt;&lt;foreign-keys&gt;&lt;key app="EN" db-id="fa9zzpeebwaf0befv0j5z0wvr002xawdr02s"&gt;18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银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代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顺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的初步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dsd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878-1882&lt;/pages&gt;&lt;volume&gt;30&lt;/volume&gt;&lt;number&gt;2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0-5404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,3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8&lt;/RecNum&gt;&lt;record&gt;&lt;rec-number&gt;188&lt;/rec-number&gt;&lt;foreign-keys&gt;&lt;key app="EN" db-id="fa9zzpeebwaf0befv0j5z0wvr002xawdr02s"&gt;18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银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代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顺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的初步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dsd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878-1882&lt;/pages&gt;&lt;volume&gt;30&lt;/volume&gt;&lt;number&gt;2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0-5404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,1,2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8&lt;/RecNum&gt;&lt;record&gt;&lt;rec-number&gt;368&lt;/rec-number&gt;&lt;foreign-keys&gt;&lt;key app="EN" db-id="fa9zzpeebwaf0befv0j5z0wvr002xawdr02s"&gt;36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宋远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皮部浅刺和常规针刺脑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43-245&lt;/pages&gt;&lt;volume&gt;33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皮部浅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常规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7-659X&lt;/isbn&gt;&lt;urls&gt;&lt;/urls&gt;&lt;/record&gt;&lt;/Ci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8&lt;/RecNum&gt;&lt;record&gt;&lt;rec-number&gt;368&lt;/rec-number&gt;&lt;foreign-keys&gt;&lt;key app="EN" db-id="fa9zzpeebwaf0befv0j5z0wvr002xawdr02s"&gt;36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宋远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皮部浅刺和常规针刺脑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山东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43-245&lt;/pages&gt;&lt;volume&gt;33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皮部浅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常规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7-659X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6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8&lt;/RecNum&gt;&lt;record&gt;&lt;rec-number&gt;188&lt;/rec-number&gt;&lt;foreign-keys&gt;&lt;key app="EN" db-id="fa9zzpeebwaf0befv0j5z0wvr002xawdr02s"&gt;18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银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曹代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顺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的初步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dsd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第三军医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878-1882&lt;/pages&gt;&lt;volume&gt;30&lt;/volume&gt;&lt;number&gt;2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可重复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内关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0-5404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EFG(BA8)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9" \o "Yoo, 2004 #100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3&lt;/RecNum&gt;&lt;record&gt;&lt;rec-number&gt;233&lt;/rec-number&gt;&lt;foreign-keys&gt;&lt;key app="EN" db-id="fa9zzpeebwaf0befv0j5z0wvr002xawdr02s"&gt;23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闵宝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内关穴对阿尔茨海默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s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神经科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number&gt;02&lt;/number&gt;&lt;dates&gt;&lt;year&gt;2005&lt;/year&gt;&lt;/dates&gt;&lt;isbn&gt;1006-787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AG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N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(BA21)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MA(BA6)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ost. PC(BA7)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V1(BA17)</w:t>
            </w:r>
            <w:hyperlink w:anchor="_ENREF_49" w:tooltip="Dhond, 2008 #2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Dhond&lt;/Author&gt;&lt;Year&gt;2008&lt;/Year&gt;&lt;RecNum&gt;21&lt;/RecNum&gt;&lt;record&gt;&lt;rec-number&gt;21&lt;/rec-number&gt;&lt;foreign-keys&gt;&lt;key app="EN" db-id="fa9zzpeebwaf0befv0j5z0wvr002xawdr02s"&gt;21&lt;/key&gt;&lt;/foreign-keys&gt;&lt;ref-type name="Journal Article"&gt;17&lt;/ref-type&gt;&lt;contributors&gt;&lt;authors&gt;&lt;author&gt;Dhond, R. P.&lt;/author&gt;&lt;author&gt;Yeh, C.&lt;/author&gt;&lt;author&gt;Park, K.&lt;/author&gt;&lt;author&gt;Kettner, N.&lt;/author&gt;&lt;author&gt;Napadow, V.&lt;/author&gt;&lt;/authors&gt;&lt;/contributors&gt;&lt;auth-address&gt;MGH/MIT/HMS Martinos Center for Biomedical Imaging, Massachusetts General Hospital, Charlestown, Boston, MA 02129, USA.&lt;/auth-address&gt;&lt;titles&gt;&lt;title&gt;Acupuncture modulates resting state connectivity in default and sensorimotor brain networks&lt;/title&gt;&lt;secondary-title&gt;Pain&lt;/secondary-title&gt;&lt;/titles&gt;&lt;periodical&gt;&lt;full-title&gt;Pain&lt;/full-title&gt;&lt;/periodical&gt;&lt;pages&gt;407-18&lt;/pages&gt;&lt;volume&gt;136&lt;/volume&gt;&lt;number&gt;3&lt;/number&gt;&lt;edition&gt;2008/03/14&lt;/edition&gt;&lt;keywords&gt;&lt;keyword&gt;Acupuncture Therapy/*methods&lt;/keyword&gt;&lt;keyword&gt;Adult&lt;/keyword&gt;&lt;keyword&gt;Afferent Pathways/*physiology&lt;/keyword&gt;&lt;keyword&gt;Animals&lt;/keyword&gt;&lt;keyword&gt;Female&lt;/keyword&gt;&lt;keyword&gt;Humans&lt;/keyword&gt;&lt;keyword&gt;Male&lt;/keyword&gt;&lt;keyword&gt;Motor Cortex/*physiology&lt;/keyword&gt;&lt;keyword&gt;Nerve Net/*physiology&lt;/keyword&gt;&lt;keyword&gt;Neuronal Plasticity/*physiology&lt;/keyword&gt;&lt;keyword&gt;Somatosensory Cortex/*physiology&lt;/keyword&gt;&lt;/keywords&gt;&lt;dates&gt;&lt;year&gt;2008&lt;/year&gt;&lt;pub-dates&gt;&lt;date&gt;Jun&lt;/date&gt;&lt;/pub-dates&gt;&lt;/dates&gt;&lt;isbn&gt;1872-6623 (Electronic)&lt;/isbn&gt;&lt;accession-num&gt;18337009&lt;/accession-num&gt;&lt;urls&gt;&lt;related-urls&gt;&lt;url&gt;http://www.ncbi.nlm.nih.gov/entrez/query.fcgi?cmd=Retrieve&amp;amp;db=PubMed&amp;amp;dopt=Citation&amp;amp;list_uids=18337009&lt;/url&gt;&lt;/related-urls&gt;&lt;/urls&gt;&lt;custom2&gt;2440647&lt;/custom2&gt;&lt;electronic-resource-num&gt;S0304-3959(08)00020-1 [pii]&amp;#xD;10.1016/j.pain.2008.01.01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EaG9uZDwvQXV0aG9yPjxZZWFyPjIwMDg8L1llYXI+PFJl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EaG9uZDwvQXV0aG9yPjxZZWFyPjIwMDg8L1llYXI+PFJl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57,8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</w:t>
            </w:r>
            <w:hyperlink w:anchor="_ENREF_9" w:tooltip="Yoo, 2004 #10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Yoo&lt;/Author&gt;&lt;Year&gt;2004&lt;/Year&gt;&lt;RecNum&gt;100&lt;/RecNum&gt;&lt;record&gt;&lt;rec-number&gt;100&lt;/rec-number&gt;&lt;foreign-keys&gt;&lt;key app="EN" db-id="fa9zzpeebwaf0befv0j5z0wvr002xawdr02s"&gt;100&lt;/key&gt;&lt;/foreign-keys&gt;&lt;ref-type name="Journal Article"&gt;17&lt;/ref-type&gt;&lt;contributors&gt;&lt;authors&gt;&lt;author&gt;Yoo, S. S.&lt;/author&gt;&lt;author&gt;Teh, E. K.&lt;/author&gt;&lt;author&gt;Blinder, R. A.&lt;/author&gt;&lt;author&gt;Jolesz, F. A.&lt;/author&gt;&lt;/authors&gt;&lt;/contributors&gt;&lt;auth-address&gt;Department of Radiology, Brigham and Women&amp;apos;s Hospital, Harvard Medical School, Boston, MA 02115, USA. yoo@bwh.harvard.edu&lt;/auth-address&gt;&lt;titles&gt;&lt;title&gt;Modulation of cerebellar activities by acupuncture stimulation: evidence from fMRI study&lt;/title&gt;&lt;secondary-title&gt;Neuroimage&lt;/secondary-title&gt;&lt;/titles&gt;&lt;periodical&gt;&lt;full-title&gt;Neuroimage&lt;/full-title&gt;&lt;/periodical&gt;&lt;pages&gt;932-40&lt;/pages&gt;&lt;volume&gt;22&lt;/volume&gt;&lt;number&gt;2&lt;/number&gt;&lt;edition&gt;2004/06/15&lt;/edition&gt;&lt;keywords&gt;&lt;keyword&gt;*Acupuncture&lt;/keyword&gt;&lt;keyword&gt;Adult&lt;/keyword&gt;&lt;keyword&gt;Anxiety&lt;/keyword&gt;&lt;keyword&gt;Brain Mapping/*methods&lt;/keyword&gt;&lt;keyword&gt;Cerebellum/*physiology&lt;/keyword&gt;&lt;keyword&gt;Female&lt;/keyword&gt;&lt;keyword&gt;Functional Laterality&lt;/keyword&gt;&lt;keyword&gt;Heart Rate&lt;/keyword&gt;&lt;keyword&gt;Humans&lt;/keyword&gt;&lt;keyword&gt;Magnetic Resonance Imaging/methods&lt;/keyword&gt;&lt;keyword&gt;Male&lt;/keyword&gt;&lt;keyword&gt;Neural Pathways/physiology&lt;/keyword&gt;&lt;keyword&gt;Pain&lt;/keyword&gt;&lt;keyword&gt;Physical Stimulation&lt;/keyword&gt;&lt;keyword&gt;Reference Values&lt;/keyword&gt;&lt;keyword&gt;Respiratory Mechanics&lt;/keyword&gt;&lt;keyword&gt;Touch&lt;/keyword&gt;&lt;keyword&gt;Vestibule, Labyrinth/physiology&lt;/keyword&gt;&lt;/keywords&gt;&lt;dates&gt;&lt;year&gt;2004&lt;/year&gt;&lt;pub-dates&gt;&lt;date&gt;Jun&lt;/date&gt;&lt;/pub-dates&gt;&lt;/dates&gt;&lt;isbn&gt;1053-8119 (Print)&lt;/isbn&gt;&lt;accession-num&gt;15193624&lt;/accession-num&gt;&lt;urls&gt;&lt;related-urls&gt;&lt;url&gt;http://www.ncbi.nlm.nih.gov/entrez/query.fcgi?cmd=Retrieve&amp;amp;db=PubMed&amp;amp;dopt=Citation&amp;amp;list_uids=15193624&lt;/url&gt;&lt;/related-urls&gt;&lt;/urls&gt;&lt;electronic-resource-num&gt;10.1016/j.neuroimage.2004.02.017&amp;#xD;S1053811904001090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central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sulcus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7" \o "Napadow, 2009 #1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47" \o "Napadow, 2009 #1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5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CC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Napadow&lt;/Author&gt;&lt;Year&gt;2009&lt;/Year&gt;&lt;RecNum&gt;159&lt;/Rec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EOG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dlPF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9/10/44/45/46)</w:t>
            </w:r>
            <w:hyperlink w:anchor="_ENREF_47" w:tooltip="Napadow, 2009 #1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Napadow&lt;/Author&gt;&lt;Year&gt;2009&lt;/Year&gt;&lt;RecNum&gt;159&lt;/RecNum&gt;&lt;record&gt;&lt;rec-number&gt;159&lt;/rec-number&gt;&lt;foreign-keys&gt;&lt;key app="EN" db-id="fa9zzpeebwaf0befv0j5z0wvr002xawdr02s"&gt;159&lt;/key&gt;&lt;/foreign-keys&gt;&lt;ref-type name="Journal Article"&gt;17&lt;/ref-type&gt;&lt;contributors&gt;&lt;authors&gt;&lt;author&gt;Napadow, V.&lt;/author&gt;&lt;author&gt;Dhond, R. P.&lt;/author&gt;&lt;author&gt;Kim, J.&lt;/author&gt;&lt;author&gt;LaCount, L.&lt;/author&gt;&lt;author&gt;Vangel, M.&lt;/author&gt;&lt;author&gt;Harris, R. E.&lt;/author&gt;&lt;author&gt;Kettner, N.&lt;/author&gt;&lt;author&gt;Park, K.&lt;/author&gt;&lt;/authors&gt;&lt;/contributors&gt;&lt;auth-address&gt;MGH/HMS/MIT Martinos Center for Biomedical Imaging, Massachusetts General Hospital, Boston, MA, USA.&lt;/auth-address&gt;&lt;titles&gt;&lt;title&gt;Brain encoding of acupuncture sensation--coupling on-line rating with fMRI&lt;/title&gt;&lt;secondary-title&gt;Neuroimage&lt;/secondary-title&gt;&lt;/titles&gt;&lt;periodical&gt;&lt;full-title&gt;Neuroimage&lt;/full-title&gt;&lt;/periodical&gt;&lt;pages&gt;1055-65&lt;/pages&gt;&lt;volume&gt;47&lt;/volume&gt;&lt;number&gt;3&lt;/number&gt;&lt;edition&gt;2009/06/09&lt;/edition&gt;&lt;dates&gt;&lt;year&gt;2009&lt;/year&gt;&lt;pub-dates&gt;&lt;date&gt;Sep&lt;/date&gt;&lt;/pub-dates&gt;&lt;/dates&gt;&lt;isbn&gt;1095-9572 (Electronic)&lt;/isbn&gt;&lt;accession-num&gt;19500677&lt;/accession-num&gt;&lt;urls&gt;&lt;/urls&gt;&lt;electronic-resource-num&gt;S1053-8119(09)00587-4 [pii]&amp;#xD;10.1016/j.neuroimage.2009.05.079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5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</w:p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7" w:hangingChars="76" w:hanging="92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R3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4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3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8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9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BA22 (STG, IN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31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39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44 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4 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6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9 (MFG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19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6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7 (FG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9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7" w:hangingChars="76" w:hanging="92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R3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A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4,3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MC(BA6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ODwvWWVhcj48UmVj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ODwvWWVhcj48UmVj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27,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ODwvWWVhcj48UmVj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GYW5nPC9BdXRob3I+PFllYXI+MjAwODwvWWVhcj48UmVj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27,42,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II</w:t>
            </w:r>
            <w:hyperlink w:anchor="_ENREF_34" w:tooltip="Fang, 2004 #10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GYW5nPC9BdXRob3I+PFllYXI+MjAwNDwvWWVhcj48UmVj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GYW5nPC9BdXRob3I+PFllYXI+MjAwNDwvWWVhcj48UmVj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0,43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延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穴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9-35&lt;/pages&gt;&lt;volume&gt;4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2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FG(BA6,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(BA4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PL(BA7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(BA4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延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穴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9-35&lt;/pages&gt;&lt;volume&gt;4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2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EOG(BA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金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亚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佟海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任燕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映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程谟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 w:eastAsia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T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(BA3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(BA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ant. lobe of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6&lt;/Year&gt;&lt;RecNum&gt;207&lt;/RecNum&gt;&lt;record&gt;&lt;rec-number&gt;207&lt;/rec-number&gt;&lt;foreign-keys&gt;&lt;key app="EN" db-id="fa9zzpeebwaf0befv0j5z0wvr002xawdr02s"&gt;207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刘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高殿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永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支联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、合谷两穴位引起的小脑响应的差异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: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1165-1167&lt;/pages&gt;&lt;volume&gt;22&lt;/volume&gt;&lt;number&gt;08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太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合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小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98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金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曾亚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佟海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任燕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映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程谟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及其临近穴脑反应区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1332-1336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穴位相对特异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4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>
                <w:fldData xml:space="preserve">PEVuZE5vdGU+PENpdGU+PEF1dGhvcj7mlrnnu6foia88L0F1dGhvcj48WWVhcj4yMDA1PC9ZZWFy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>
                <w:fldData xml:space="preserve">PEVuZE5vdGU+PENpdGU+PEF1dGhvcj7mlrnnu6foia88L0F1dGhvcj48WWVhcj4yMDA1PC9ZZWFy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42,45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BAGA</w:t>
            </w:r>
            <w:hyperlink w:anchor="_ENREF_34" w:tooltip="Fang, 2004 #10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Fang&lt;/Author&gt;&lt;Year&gt;2004&lt;/Year&gt;&lt;RecNum&gt;102&lt;/RecNum&gt;&lt;record&gt;&lt;rec-number&gt;102&lt;/rec-number&gt;&lt;foreign-keys&gt;&lt;key app="EN" db-id="fa9zzpeebwaf0befv0j5z0wvr002xawdr02s"&gt;102&lt;/key&gt;&lt;/foreign-keys&gt;&lt;ref-type name="Journal Article"&gt;17&lt;/ref-type&gt;&lt;contributors&gt;&lt;authors&gt;&lt;author&gt;Fang, J. L.&lt;/author&gt;&lt;author&gt;Krings, T.&lt;/author&gt;&lt;author&gt;Weid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emann, J.&lt;/author&gt;&lt;author&gt;Meister, I. G.&lt;/author&gt;&lt;author&gt;Thron, A.&lt;/author&gt;&lt;/authors&gt;&lt;/contributors&gt;&lt;auth-address&gt;Department of Radiology, Guang An Men Hospital, China Academy of Traditional Chinese Medicine, Bei Xian Ge 5, 100053 Peking, China.&lt;/auth-address&gt;&lt;titles&gt;&lt;title&gt;Functional MRI in healthy subjects during acupuncture: different effects of needle rotation in real and false acupoints&lt;/title&gt;&lt;secondary-title&gt;Neuroradiology&lt;/secondary-title&gt;&lt;/titles&gt;&lt;periodical&gt;&lt;full-title&gt;Neuroradiology&lt;/full-title&gt;&lt;/periodical&gt;&lt;pages&gt;359-62&lt;/pages&gt;&lt;volume&gt;46&lt;/volume&gt;&lt;number&gt;5&lt;/number&gt;&lt;edition&gt;2004/04/23&lt;/edition&gt;&lt;keywords&gt;&lt;keyword&gt;Acupuncture Therapy/*methods&lt;/keyword&gt;&lt;keyword&gt;Adult&lt;/keyword&gt;&lt;keyword&gt;Brain/*anatomy &amp;amp; histology/*physiology&lt;/keyword&gt;&lt;keyword&gt;Female&lt;/keyword&gt;&lt;keyword&gt;Foot&lt;/keyword&gt;&lt;keyword&gt;Humans&lt;/keyword&gt;&lt;keyword&gt;Magnetic Resonance Imaging&lt;/keyword&gt;&lt;keyword&gt;Male&lt;/keyword&gt;&lt;keyword&gt;Middle Aged&lt;/keyword&gt;&lt;keyword&gt;Needles&lt;/keyword&gt;&lt;keyword&gt;Reference Values&lt;/keyword&gt;&lt;keyword&gt;Rotation&lt;/keyword&gt;&lt;keyword&gt;Single-Blind Method&lt;/keyword&gt;&lt;/keywords&gt;&lt;dates&gt;&lt;year&gt;2004&lt;/year&gt;&lt;pub-dates&gt;&lt;date&gt;May&lt;/date&gt;&lt;/pub-dates&gt;&lt;/dates&gt;&lt;isbn&gt;0028-3940 (Print)&lt;/isbn&gt;&lt;accession-num&gt;15103431&lt;/accession-num&gt;&lt;urls&gt;&lt;related-urls&gt;&lt;url&gt;http://www.ncbi.nlm.nih.gov/entrez/query.fcgi?cmd=Retrieve&amp;amp;db=PubMed&amp;amp;dopt=Citation&amp;amp;list_uids=15103431&lt;/url&gt;&lt;/related-urls&gt;&lt;/urls&gt;&lt;electronic-resource-num&gt;10.1007/s00234-003-1125-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4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; </w:t>
            </w:r>
            <w:r w:rsidRPr="00F637D5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preC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金真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寅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科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亚伟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佟海滨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任燕双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波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映辉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程谟库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及其临近穴脑反应区功能磁共振成像比较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位相对特异性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金真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寅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科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亚伟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佟海滨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任燕双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波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映辉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程谟库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&lt;/autho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SI(BA3,1,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谢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吕发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牟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咏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赵建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维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龚启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赵立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刘庆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申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翟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肝经五输穴激活脑区的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五输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性磁共振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激活脑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S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LG(BA18,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肝经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五输穴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磁共振技术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激活脑区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PCC(BA30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徐放明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徐放明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谢鹏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吕发金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牟君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咏梅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赵建农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维娟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龚启勇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赵立波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刘庆军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申林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翟红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肝经五输穴激活脑区的功能磁共振成像研究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南京中医药大学学报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南京中医药大学学报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肝经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五输穴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性磁共振技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激活脑区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postCG(BA1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坤成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单保慈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许建阳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闫镔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郝晶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杨延辉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穴的脑功能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研究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29-35&lt;/pages&gt;&lt;volume&gt;4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27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MTG(BA21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坤成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单保慈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许建阳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闫镔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郝晶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杨延辉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可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穴的脑功能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研究</w:instrTex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29-35&lt;/pages&gt;&lt;volume&gt;4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27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TTG(BA4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IOG(BA1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坤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闫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杨延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穴的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zhgs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华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9-35&lt;/pages&gt;&lt;volume&gt;4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2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inf. Semi-lunar lobe of the posterior lobe of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post. ITG</w:t>
            </w:r>
            <w:hyperlink w:anchor="_ENREF_34" w:tooltip="Fang, 2004 #10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Fang&lt;/Author&gt;&lt;Year&gt;2004&lt;/Year&gt;&lt;RecNum&gt;102&lt;/RecNum&gt;&lt;record&gt;&lt;rec-number&gt;102&lt;/rec-number&gt;&lt;foreign-keys&gt;&lt;key app="EN" db-id="fa9zzpeebwaf0befv0j5z0wvr002xawdr02s"&gt;102&lt;/key&gt;&lt;/foreign-keys&gt;&lt;ref-type name="Journal Article"&gt;17&lt;/ref-type&gt;&lt;contributors&gt;&lt;authors&gt;&lt;author&gt;Fang, J. L.&lt;/author&gt;&lt;author&gt;Krings, T.&lt;/author&gt;&lt;author&gt;Weidemann, J.&lt;/author&gt;&lt;author&gt;Meister, I. G.&lt;/author&gt;&lt;author&gt;Thron, A.&lt;/author&gt;&lt;/authors&gt;&lt;/contributors&gt;&lt;auth-address&gt;Department of Radiology, Guang An Men Hospital, China Academy of Traditional Chinese Medicine, Bei Xian Ge 5, 100053 Peking, China.&lt;/auth-address&gt;&lt;titles&gt;&lt;title&gt;Functional MRI in healthy subjects during acupuncture: different effects of needle rotation in real and false acupoints&lt;/title&gt;&lt;secondary-title&gt;Neuroradiology&lt;/secondary-title&gt;&lt;/titles&gt;&lt;periodical&gt;&lt;full-title&gt;Neuroradiology&lt;/full-title&gt;&lt;/periodical&gt;&lt;pages&gt;359-62&lt;/pages&gt;&lt;volume&gt;46&lt;/volume&gt;&lt;number&gt;5&lt;/number&gt;&lt;edition&gt;2004/04/23&lt;/edition&gt;&lt;keywords&gt;&lt;keyword&gt;Acupuncture Therapy/*methods&lt;/keyword&gt;&lt;keyword&gt;Adult&lt;/keyword&gt;&lt;keyword&gt;Brain/*anatomy &amp;amp; histology/*physiology&lt;/keyword&gt;&lt;keyword&gt;Female&lt;/keyword&gt;&lt;keyword&gt;Foot&lt;/keyword&gt;&lt;keyword&gt;Humans&lt;/keyword&gt;&lt;keyword&gt;Magnetic Resonance Imaging&lt;/keyword&gt;&lt;keyword&gt;Male&lt;/keyword&gt;&lt;keyword&gt;Middle Aged&lt;/keyword&gt;&lt;keyword&gt;Needles&lt;/keyword&gt;&lt;keyword&gt;Reference Values&lt;/keyword&gt;&lt;keyword&gt;Rotation&lt;/keyword&gt;&lt;keyword&gt;Single-Blind Method&lt;/keyword&gt;&lt;/keywords&gt;&lt;dates&gt;&lt;year&gt;2004&lt;/year&gt;&lt;pub-dates&gt;&lt;date&gt;May&lt;/date&gt;&lt;/pub-dates&gt;&lt;/dates&gt;&lt;isbn&gt;0028-3940 (Print)&lt;/isbn&gt;&lt;accession-num&gt;15103431&lt;/accession-num&gt;&lt;urls&gt;&lt;related-urls&gt;&lt;url&gt;http://www.ncbi.nlm.nih.gov/entrez/query.fcgi?cmd=Retrieve&amp;amp;db=PubMed&amp;amp;dopt=Citation&amp;amp;list_uids=15103431&lt;/url&gt;&lt;/related-urls&gt;&lt;/urls&gt;&lt;electronic-resource-num&gt;10.1007/s00234-003-1125-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4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orbital IFG</w:t>
            </w:r>
            <w:hyperlink w:anchor="_ENREF_34" w:tooltip="Fang, 2004 #10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Fang&lt;/Author&gt;&lt;Year&gt;2004&lt;/Year&gt;&lt;RecNum&gt;102&lt;/RecNum&gt;&lt;record&gt;&lt;rec-number&gt;102&lt;/rec-number&gt;&lt;foreign-keys&gt;&lt;key app="EN" db-id="fa9zzpeebwaf0befv0j5z0wvr002xawdr02s"&gt;102&lt;/key&gt;&lt;/foreign-keys&gt;&lt;ref-type name="Journal Article"&gt;17&lt;/ref-type&gt;&lt;contributors&gt;&lt;authors&gt;&lt;author&gt;Fang, J. L.&lt;/author&gt;&lt;author&gt;Krings, T.&lt;/author&gt;&lt;author&gt;Weidemann, J.&lt;/author&gt;&lt;author&gt;Meister, I. G.&lt;/author&gt;&lt;author&gt;Thron, A.&lt;/author&gt;&lt;/authors&gt;&lt;/contributors&gt;&lt;auth-address&gt;Department of Radiology, Guang An Men Hospital, China Academy of Traditional Chinese Medicine, Bei Xian Ge 5, 100053 Peking, China.&lt;/auth-address&gt;&lt;titles&gt;&lt;title&gt;Functional MRI in healthy subjects during acupuncture: different effects of needle rotation in real and false acupoints&lt;/title&gt;&lt;secondary-title&gt;Neuroradiology&lt;/secondary-title&gt;&lt;/titles&gt;&lt;periodical&gt;&lt;full-title&gt;Neuroradiology&lt;/full-title&gt;&lt;/periodical&gt;&lt;pages&gt;359-62&lt;/pages&gt;&lt;volume&gt;46&lt;/volume&gt;&lt;number&gt;5&lt;/number&gt;&lt;edition&gt;2004/04/23&lt;/edition&gt;&lt;keywords&gt;&lt;keyword&gt;Acupuncture Therapy/*methods&lt;/keyword&gt;&lt;keyword&gt;Adult&lt;/keyword&gt;&lt;keyword&gt;Brain/*anatomy &amp;amp; histology/*physiology&lt;/keyword&gt;&lt;keyword&gt;Female&lt;/keyword&gt;&lt;keyword&gt;Foot&lt;/keyword&gt;&lt;keyword&gt;Humans&lt;/keyword&gt;&lt;keyword&gt;Magnetic Resonance Imaging&lt;/keyword&gt;&lt;keyword&gt;Male&lt;/keyword&gt;&lt;keyword&gt;Middle Aged&lt;/keyword&gt;&lt;keyword&gt;Needles&lt;/keyword&gt;&lt;keyword&gt;Reference Values&lt;/keyword&gt;&lt;keyword&gt;Rotation&lt;/keyword&gt;&lt;keyword&gt;Single-Blind Method&lt;/keyword&gt;&lt;/keywords&gt;&lt;dates&gt;&lt;year&gt;2004&lt;/year&gt;&lt;pub-dates&gt;&lt;date&gt;May&lt;/date&gt;&lt;/pub-dates&gt;&lt;/dates&gt;&lt;isbn&gt;0028-3940 (Print)&lt;/isbn&gt;&lt;accession-num&gt;15103431&lt;/accession-num&gt;&lt;urls&gt;&lt;related-urls&gt;&lt;url&gt;http://www.ncbi.nlm.nih.gov/entrez/query.fcgi?cmd=Retrieve&amp;amp;db=PubMed&amp;amp;dopt=Citation&amp;amp;list_uids=15103431&lt;/url&gt;&lt;/related-urls&gt;&lt;/urls&gt;&lt;electronic-resource-num&gt;10.1007/s00234-003-1125-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4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; </w:t>
            </w:r>
            <w:r>
              <w:rPr>
                <w:rFonts w:ascii="Times New Roman" w:hAnsi="Times New Roman" w:cs="Times New Roman" w:hint="eastAsia"/>
                <w:b/>
                <w:sz w:val="12"/>
                <w:szCs w:val="12"/>
                <w:lang w:val="en-US"/>
              </w:rPr>
              <w:t>U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 w:eastAsia="en-US"/>
              </w:rPr>
              <w:t>nclear side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: post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闫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杨延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穴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29-35&lt;/pages&gt;&lt;volume&gt;4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27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an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6&lt;/Year&gt;&lt;RecNum&gt;204&lt;/RecNum&gt;&lt;record&gt;&lt;rec-number&gt;204&lt;/rec-number&gt;&lt;foreign-keys&gt;&lt;key app="EN" db-id="fa9zzpeebwaf0befv0j5z0wvr002xawdr02s"&gt;20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坤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许建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闫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郝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杨延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穴的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zhg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华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29-35&lt;/pages&gt;&lt;volume&gt;4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5-1201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27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4&lt;/Year&gt;&lt;RecNum&gt;239&lt;/RecNum&gt;&lt;record&gt;&lt;rec-number&gt;239&lt;/rec-number&gt;&lt;foreign-keys&gt;&lt;key app="EN" db-id="fa9zzpeebwaf0befv0j5z0wvr002xawdr02s"&gt;23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许建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发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马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合谷与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成像的比较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zgze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63-265&lt;/pages&gt;&lt;volume&gt;24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合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太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4&lt;/year&gt;&lt;/dates&gt;&lt;isbn&gt;0255-2930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10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BA2,3,43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BA6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FG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B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9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IFG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B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10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MFG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22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STG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B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40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IPL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43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0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8" \o "Fang, 2008 #1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8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7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CC(BA31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rspP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9,30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8,19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MF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Park&lt;/Author&gt;&lt;Year&gt;2004&lt;/Year&gt;&lt;RecNum&gt;394&lt;/RecNum&gt;&lt;record&gt;&lt;rec-number&gt;394&lt;/rec-number&gt;&lt;foreign-keys&gt;&lt;key app="EN" db-id="fa9zzpeebwaf0befv0j5z0wvr002xawdr02s"&gt;394&lt;/key&gt;&lt;/foreign-keys&gt;&lt;ref-type name="Journal Article"&gt;17&lt;/ref-type&gt;&lt;contributors&gt;&lt;authors&gt;&lt;author&gt;Tae-gyoon Park&lt;/author&gt;&lt;author&gt;Young-Il Kim&lt;/author&gt;&lt;author&gt;Kwon-eui Hong&lt;/author&gt;&lt;author&gt;Yun-kyoung Yim&lt;/author&gt;&lt;author&gt;Hyun Lee&lt;/author&gt;&lt;author&gt;Byung-ryul Lee&lt;/author&gt;&lt;/authors&gt;&lt;/contributors&gt;&lt;titles&gt;&lt;title&gt;A study on Brain activity induced by electro-acupuncture on Taechung(LR3) and Hapkok(LI4) using functional Magnetic Resonance Imaging&lt;/title&gt;&lt;secondary-title&gt;The Korean Journal of Meridian &amp;amp; Acupoint&lt;/secondary-title&gt;&lt;/titles&gt;&lt;periodical&gt;&lt;full-title&gt;The Korean Journal of Meridian &amp;amp; Acupoint&lt;/full-title&gt;&lt;/periodical&gt;&lt;pages&gt;29-46&lt;/pages&gt;&lt;volume&gt;21&lt;/volume&gt;&lt;number&gt;2&lt;/number&gt;&lt;dates&gt;&lt;year&gt;2004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6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8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OG, LG)</w:t>
            </w:r>
            <w:hyperlink w:anchor="_ENREF_75" w:tooltip="Ha, 2003 #38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9(FG,MOG,LG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28,35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BA30(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BA31 (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37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Ha&lt;/Author&gt;&lt;Year&gt;2003&lt;/Year&gt;&lt;RecNum&gt;388&lt;/RecNum&gt;&lt;record&gt;&lt;rec-number&gt;388&lt;/rec-number&gt;&lt;foreign-keys&gt;&lt;key app="EN" db-id="fa9zzpeebwaf0befv0j5z0wvr002xawdr02s"&gt;388&lt;/key&gt;&lt;/foreign-keys&gt;&lt;ref-type name="Journal Article"&gt;17&lt;/ref-type&gt;&lt;contributors&gt;&lt;authors&gt;&lt;author&gt;Ha, Chi-hong&lt;/author&gt;&lt;author&gt;Lee, Hyun&lt;/author&gt;&lt;author&gt;Lim, Yun-kyoung&lt;/author&gt;&lt;author&gt;Hong, Kwon-eui&lt;/author&gt;&lt;author&gt;Lee, Byung-ryul&lt;/author&gt;&lt;author&gt;Kim, Yeon-jin&lt;/author&gt;&lt;/authors&gt;&lt;/contributo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rs&gt;&lt;titles&gt;&lt;title&gt;A fMRI study on the cerebral activity induced by Electro-acupuncture on Taichong(Liv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87-207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</w:t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7" w:hangingChars="76" w:hanging="92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I2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</w:t>
            </w:r>
            <w:hyperlink w:anchor="_ENREF_16" w:tooltip="Deng, 2008 #1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eng&lt;/Author&gt;&lt;Year&gt;2008&lt;/Year&gt;&lt;RecNum&gt;12&lt;/RecNum&gt;&lt;record&gt;&lt;rec-number&gt;12&lt;/rec-number&gt;&lt;foreign-keys&gt;&lt;key app="EN" db-id="fa9zzpeebwaf0befv0j5z0wvr002xawdr02s"&gt;12&lt;/key&gt;&lt;/foreign-keys&gt;&lt;ref-type name="Journal Article"&gt;17&lt;/ref-type&gt;&lt;contributors&gt;&lt;authors&gt;&lt;author&gt;Deng, G.&lt;/author&gt;&lt;author&gt;Hou, B. L.&lt;/author&gt;&lt;author&gt;Holodny, A. I.&lt;/author&gt;&lt;author&gt;Cassileth, B. R.&lt;/author&gt;&lt;/authors&gt;&lt;/contributors&gt;&lt;auth-address&gt;Integrative Medicine Service, Memorial Sloan-Kettering Cancer Center, 1429 First Avenue, New York, NY 10021, USA. dengg@mskcc.org&lt;/auth-address&gt;&lt;titles&gt;&lt;title&gt;Functional magnetic resonance imaging (fMRI) changes and saliva production associated with acupuncture at LI-2 acupuncture point: a randomized controlled study&lt;/title&gt;&lt;secondary-title&gt;BMC Complement Altern Med&lt;/secondary-title&gt;&lt;/titles&gt;&lt;periodical&gt;&lt;full-title&gt;BMC Complement Altern Med&lt;/full-title&gt;&lt;/periodical&gt;&lt;pages&gt;37&lt;/pages&gt;&lt;volume&gt;8&lt;/volume&gt;&lt;edition&gt;2008/07/09&lt;/edition&gt;&lt;keywords&gt;&lt;keyword&gt;*Acupuncture Points&lt;/keyword&gt;&lt;keyword&gt;Acupuncture Therapy/*methods&lt;/keyword&gt;&lt;keyword&gt;Adult&lt;/keyword&gt;&lt;keyword&gt;Female&lt;/keyword&gt;&lt;keyword&gt;Humans&lt;/keyword&gt;&lt;keyword&gt;Magnetic Resonance Imaging&lt;/keyword&gt;&lt;keyword&gt;Male&lt;/keyword&gt;&lt;keyword&gt;Parotid Gland/*secretion&lt;/keyword&gt;&lt;keyword&gt;Reference Values&lt;/keyword&gt;&lt;keyword&gt;Saliva/*secretion&lt;/keyword&gt;&lt;keyword&gt;Xerostomia/*prevention &amp;amp; control&lt;/keyword&gt;&lt;/keywords&gt;&lt;dates&gt;&lt;year&gt;2008&lt;/year&gt;&lt;/dates&gt;&lt;isbn&gt;1472-6882 (Electronic)&lt;/isbn&gt;&lt;accession-num&gt;18606019&lt;/accession-num&gt;&lt;urls&gt;&lt;related-urls&gt;&lt;url&gt;http://www.ncbi.nlm.nih.gov/entrez/query.fcgi?cmd=Retrieve&amp;amp;db=PubMed&amp;amp;dopt=Citation&amp;amp;list_uids=18606019&lt;/url&gt;&lt;/related-urls&gt;&lt;/urls&gt;&lt;custom2&gt;2474572&lt;/custom2&gt;&lt;electronic-resource-num&gt;1472-6882-8-37 [pii]&amp;#xD;10.1186/1472-6882-8-3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RO</w:t>
            </w:r>
            <w:hyperlink w:anchor="_ENREF_16" w:tooltip="Deng, 2008 #1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eng&lt;/Author&gt;&lt;Year&gt;2008&lt;/Year&gt;&lt;RecNum&gt;12&lt;/RecNum&gt;&lt;record&gt;&lt;rec-number&gt;12&lt;/rec-number&gt;&lt;foreign-keys&gt;&lt;key app="EN" db-id="fa9zzpeebwaf0befv0j5z0wvr002xawdr02s"&gt;12&lt;/key&gt;&lt;/foreign-keys&gt;&lt;ref-type name="Journal Article"&gt;17&lt;/ref-type&gt;&lt;contributors&gt;&lt;authors&gt;&lt;author&gt;Deng, G.&lt;/author&gt;&lt;author&gt;Hou, B. L.&lt;/author&gt;&lt;author&gt;Holodny, A. I.&lt;/author&gt;&lt;author&gt;Cassileth, B. R.&lt;/author&gt;&lt;/authors&gt;&lt;/contributors&gt;&lt;auth-address&gt;Integrative Medicine Service, Memorial Sloan-Kettering Cancer Center, 1429 First Avenue, New York, NY 10021, USA. dengg@mskcc.org&lt;/auth-address&gt;&lt;titles&gt;&lt;title&gt;Functional magnetic resonance imaging (fMRI) changes and saliva production associated with acupuncture at LI-2 acupuncture point: a randomized controlled study&lt;/title&gt;&lt;secondary-title&gt;BMC Complement Altern Med&lt;/secondary-title&gt;&lt;/titles&gt;&lt;periodical&gt;&lt;full-title&gt;BMC Complement Altern Med&lt;/full-title&gt;&lt;/periodical&gt;&lt;pages&gt;37&lt;/pages&gt;&lt;volume&gt;8&lt;/volume&gt;&lt;edition&gt;2008/07/09&lt;/edition&gt;&lt;keywords&gt;&lt;keyword&gt;*Acupuncture Points&lt;/keyword&gt;&lt;keyword&gt;Acupuncture Therapy/*methods&lt;/keyword&gt;&lt;keyword&gt;Adult&lt;/keyword&gt;&lt;keyword&gt;Female&lt;/keyword&gt;&lt;keyword&gt;Humans&lt;/keyword&gt;&lt;keyword&gt;Magnetic Resonance Imaging&lt;/keyword&gt;&lt;keyword&gt;Male&lt;/keyword&gt;&lt;keyword&gt;Parotid Gland/*secretion&lt;/keyword&gt;&lt;keyword&gt;Reference Values&lt;/keyword&gt;&lt;keyword&gt;Saliva/*secretion&lt;/keyword&gt;&lt;keyword&gt;Xerostomia/*prevention &amp;amp; control&lt;/keyword&gt;&lt;/keywords&gt;&lt;dates&gt;&lt;year&gt;2008&lt;/year&gt;&lt;/dates&gt;&lt;isbn&gt;1472-6882 (Electronic)&lt;/isbn&gt;&lt;accession-num&gt;18606019&lt;/accession-num&gt;&lt;urls&gt;&lt;related-urls&gt;&lt;url&gt;http://www.ncbi.nlm.nih.gov/entrez/query.fcgi?cmd=Retrieve&amp;amp;db=PubMed&amp;amp;dopt=Citation&amp;amp;list_uids=18606019&lt;/url&gt;&lt;/related-urls&gt;&lt;/urls&gt;&lt;custom2&gt;2474572&lt;/custom2&gt;&lt;electronic-resource-num&gt;1472-6882-8-37 [pii]&amp;#xD;10.1186/1472-6882-8-3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op</w:t>
            </w:r>
            <w:hyperlink w:anchor="_ENREF_16" w:tooltip="Deng, 2008 #1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eng&lt;/Author&gt;&lt;Year&gt;2008&lt;/Year&gt;&lt;RecNum&gt;12&lt;/RecNum&gt;&lt;record&gt;&lt;rec-number&gt;12&lt;/rec-number&gt;&lt;foreign-keys&gt;&lt;key app="EN" db-id="fa9zzpeebwaf0befv0j5z0wvr002xawdr02s"&gt;12&lt;/key&gt;&lt;/foreign-keys&gt;&lt;ref-type name="Journal Article"&gt;17&lt;/ref-type&gt;&lt;contributors&gt;&lt;authors&gt;&lt;author&gt;Deng, G.&lt;/author&gt;&lt;author&gt;Hou, B. L.&lt;/author&gt;&lt;author&gt;Holodny, A. I.&lt;/author&gt;&lt;author&gt;Cassileth, B. R.&lt;/author&gt;&lt;/authors&gt;&lt;/contributors&gt;&lt;auth-address&gt;Integrative Medicine Service, Memorial Sloan-Kettering Cancer Center, 1429 First Avenue, New York, NY 10021, USA. dengg@mskcc.org&lt;/auth-address&gt;&lt;titles&gt;&lt;title&gt;Functional magnetic resonance imaging (fMRI) changes and saliva production associated with acupuncture at LI-2 acupuncture point: a randomized controlled study&lt;/title&gt;&lt;secondary-title&gt;BMC Complement Altern Med&lt;/secondary-title&gt;&lt;/titles&gt;&lt;periodical&gt;&lt;full-title&gt;BMC Complement Altern Med&lt;/full-title&gt;&lt;/periodical&gt;&lt;pages&gt;37&lt;/pages&gt;&lt;volume&gt;8&lt;/volume&gt;&lt;edition&gt;2008/07/09&lt;/edition&gt;&lt;keywords&gt;&lt;keyword&gt;*Acupuncture Points&lt;/keyword&gt;&lt;keyword&gt;Acupuncture Therapy/*methods&lt;/keyword&gt;&lt;keyword&gt;Adult&lt;/keyword&gt;&lt;keyword&gt;Female&lt;/keyword&gt;&lt;keyword&gt;Humans&lt;/keyword&gt;&lt;keyword&gt;Magnetic Resonance Imaging&lt;/keyword&gt;&lt;keyword&gt;Male&lt;/keyword&gt;&lt;keyword&gt;Parotid Gland/*secretion&lt;/keyword&gt;&lt;keyword&gt;Reference Values&lt;/keyword&gt;&lt;keyword&gt;Saliva/*secretion&lt;/keyword&gt;&lt;keyword&gt;Xerostomia/*prevention &amp;amp; control&lt;/keyword&gt;&lt;/keywords&gt;&lt;dates&gt;&lt;year&gt;2008&lt;/year&gt;&lt;/dates&gt;&lt;isbn&gt;1472-6882 (Electronic)&lt;/isbn&gt;&lt;accession-num&gt;18606019&lt;/accession-num&gt;&lt;urls&gt;&lt;related-urls&gt;&lt;url&gt;http://www.ncbi.nlm.nih.gov/entrez/query.fcgi?cmd=Retrieve&amp;amp;db=PubMed&amp;amp;dopt=Citation&amp;amp;list_uids=18606019&lt;/url&gt;&lt;/related-urls&gt;&lt;/urls&gt;&lt;custom2&gt;2474572&lt;/custom2&gt;&lt;electronic-resource-num&gt;1472-6882-8-37 [pii]&amp;#xD;10.1186/1472-6882-8-3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hyperlink w:anchor="_ENREF_16" w:tooltip="Deng, 2008 #1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Deng&lt;/Author&gt;&lt;Year&gt;2008&lt;/Year&gt;&lt;RecNum&gt;12&lt;/RecNum&gt;&lt;record&gt;&lt;rec-number&gt;12&lt;/rec-number&gt;&lt;foreign-keys&gt;&lt;key app="EN" db-id="fa9zzpeebwaf0befv0j5z0wvr002xawdr02s"&gt;12&lt;/key&gt;&lt;/foreign-keys&gt;&lt;ref-type name="Journal Article"&gt;17&lt;/ref-type&gt;&lt;contributors&gt;&lt;authors&gt;&lt;author&gt;Deng, G.&lt;/author&gt;&lt;author&gt;Hou, B. L.&lt;/author&gt;&lt;author&gt;Holodny, A. I.&lt;/author&gt;&lt;author&gt;Cassileth, B. R.&lt;/author&gt;&lt;/authors&gt;&lt;/contributors&gt;&lt;auth-address&gt;Integrative Medicine Service, Memorial Sloan-Kettering Cancer Center, 1429 First Avenue, New York, NY 10021, USA. dengg@mskcc.org&lt;/auth-address&gt;&lt;titles&gt;&lt;title&gt;Functional magnetic resonance imaging (fMRI) changes and saliva production associated with acupuncture at LI-2 acupuncture point: a randomized controlled study&lt;/title&gt;&lt;secondary-title&gt;BMC Complement Altern Med&lt;/secondary-title&gt;&lt;/titles&gt;&lt;periodical&gt;&lt;full-title&gt;BMC Complement Altern Med&lt;/full-title&gt;&lt;/periodical&gt;&lt;pages&gt;37&lt;/pages&gt;&lt;volume&gt;8&lt;/volume&gt;&lt;edition&gt;2008/07/09&lt;/edition&gt;&lt;keywords&gt;&lt;keyword&gt;*Acupuncture Points&lt;/keyword&gt;&lt;keyword&gt;Acupuncture Therapy/*methods&lt;/keyword&gt;&lt;keyword&gt;Adult&lt;/keyword&gt;&lt;keyword&gt;Female&lt;/keyword&gt;&lt;keyword&gt;Humans&lt;/keyword&gt;&lt;keyword&gt;Magnetic Resonance Imaging&lt;/keyword&gt;&lt;keyword&gt;Male&lt;/keyword&gt;&lt;keyword&gt;Parotid Gland/*secretion&lt;/keyword&gt;&lt;keyword&gt;Reference Values&lt;/keyword&gt;&lt;keyword&gt;Saliva/*secretion&lt;/keyword&gt;&lt;keyword&gt;Xerostomia/*prevention &amp;amp; control&lt;/keyword&gt;&lt;/keywords&gt;&lt;dates&gt;&lt;year&gt;2008&lt;/year&gt;&lt;/dates&gt;&lt;isbn&gt;1472-6882 (Electro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nic)&lt;/isbn&gt;&lt;accession-num&gt;18606019&lt;/accession-num&gt;&lt;urls&gt;&lt;related-urls&gt;&lt;url&gt;http://www.ncbi.nlm.nih.gov/entrez/query.fcgi?cmd=Retrieve&amp;amp;db=PubMed&amp;amp;dopt=Citation&amp;amp;list_uids=18606019&lt;/url&gt;&lt;/related-urls&gt;&lt;/urls&gt;&lt;custom2&gt;2474572&lt;/custom2&gt;&lt;electronic-resource-num&gt;1472-6882-8-37 [pii]&amp;#xD;10.1186/1472-6882-8-37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7" w:hangingChars="76" w:hanging="92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I11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SI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II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忠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曲池穴脑功能性磁共振成像的表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61-63&lt;/pages&gt;&lt;volume&gt;21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腧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忠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曲池穴脑功能性磁共振成像的表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61-63&lt;/pages&gt;&lt;volume&gt;21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腧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忠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曲池穴脑功能性磁共振成像的表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61-63&lt;/pages&gt;&lt;volume&gt;21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腧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q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闫立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忠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曲池穴脑功能性磁共振成像的表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61-63&lt;/pages&gt;&lt;volume&gt;21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腧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Cau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M1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MA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5&lt;/Year&gt;&lt;RecNum&gt;216&lt;/RecNum&gt;&lt;record&gt;&lt;rec-number&gt;216&lt;/rec-number&gt;&lt;foreign-keys&gt;&lt;key app="EN" db-id="fa9zzpeebwaf0befv0j5z0wvr002xawdr02s"&gt;21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闫立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忠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曲池穴脑功能性磁共振成像的表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61-63&lt;/pages&gt;&lt;volume&gt;21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腧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P6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3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7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3(IN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6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38(ST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47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P6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5byg5bWYPC9BdXRob3I+PFllYXI+MjAwNzwv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5byg5bWYPC9BdXRob3I+PFllYXI+MjAwNzwv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E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C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寿依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建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志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应用功能性磁共振成像技术探讨针刺三阴交穴对脑功能的调节作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774-779&lt;/pages&gt;&lt;volume&gt;29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三阴交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0254-1424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寿依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建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志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应用功能性磁共振成像技术探讨针刺三阴交穴对脑功能的调节作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774-779&lt;/pages&gt;&lt;volume&gt;29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三阴交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0254-1424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寿依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建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志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应用功能性磁共振成像技术探讨针刺三阴交穴对脑功能的调节作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774-779&lt;/pages&gt;&lt;volume&gt;29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三阴交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0254-1424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寿依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建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志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应用功能性磁共振成像技术探讨针刺三阴交穴对脑功能的调节作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774-779&lt;/pages&gt;&lt;volume&gt;29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三阴交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0254-1424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寿依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建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志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应用功能性磁共振成像技术探讨针刺三阴交穴对脑功能的调节作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774-779&lt;/pages&gt;&lt;volume&gt;29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三阴交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0254-1424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嵘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穗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志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梁碧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钟镜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磁共振成像在针刺合谷、足三里与内关、三阴交穴位后的影像学特征变化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组织工程研究与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271-4274&lt;/pages&gt;&lt;volume&gt;11&lt;/volume&gt;&lt;number&gt;2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6ZmI5paH5ZCbPC9BdXRob3I+PFllYXI+MjAw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lvKDltZg8L0F1dGhvcj48WWVhcj4yMDA3PC9ZZWFyPjxS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4,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S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2&lt;/RecNum&gt;&lt;record&gt;&lt;rec-number&gt;192&lt;/rec-number&gt;&lt;foreign-keys&gt;&lt;key app="EN" db-id="fa9zzpeebwaf0befv0j5z0wvr002xawdr02s"&gt;19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张嵘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穗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志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梁碧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钟镜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磁共振成像在针刺合谷、足三里与内关、三阴交穴位后的影像学特征变化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271-4274&lt;/pages&gt;&lt;volume&gt;11&lt;/volume&gt;&lt;number&gt;2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673-822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FG</w:t>
            </w:r>
            <w:hyperlink w:anchor="_ENREF_97" w:tooltip="Fang, 2006 #5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文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寿依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建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许志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应用功能性磁共振成像技术探讨针刺三阴交穴对脑功能的调节作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华物理医学与康复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774-779&lt;/pages&gt;&lt;volume&gt;29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三阴交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0254-1424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379&lt;/RecNum&gt;&lt;record&gt;&lt;rec-number&gt;379&lt;/rec-number&gt;&lt;foreign-keys&gt;&lt;key app="EN" db-id="fa9zzpeebwaf0befv0j5z0wvr002xawdr02s"&gt;37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文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寿依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建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许志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应用功能性磁共振成像技术探讨针刺三阴交穴对脑功能的调节作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物理医学与康复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774-779&lt;/pages&gt;&lt;volume&gt;29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三阴交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0254-1424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: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79" \o "Parrish, 2005 #8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Parrish&lt;/Author&gt;&lt;Year&gt;2005&lt;/Year&gt;&lt;RecNum&gt;89&lt;/RecNum&gt;&lt;record&gt;&lt;rec-number&gt;89&lt;/rec-number&gt;&lt;foreign-keys&gt;&lt;key app="EN" db-id="fa9zzpeebwaf0befv0j5z0wvr002xawdr02s"&gt;89&lt;/key&gt;&lt;/foreign-keys&gt;&lt;ref-type name="Journal Article"&gt;17&lt;/ref-type&gt;&lt;contributors&gt;&lt;authors&gt;&lt;author&gt;Parrish, T. B.&lt;/author&gt;&lt;author&gt;Schaeffer, A.&lt;/author&gt;&lt;author&gt;Catanese, M.&lt;/author&gt;&lt;author&gt;Rogel, M. J.&lt;/author&gt;&lt;/authors&gt;&lt;/contributors&gt;&lt;auth-address&gt;Department of Radiology, Northwestern University, Chicago, IL 60611, USA. toddp@northwestern.edu&lt;/auth-address&gt;&lt;titles&gt;&lt;title&gt;Functional magnetic resonance imaging of real and sham acupuncture. Noninvasively measuring cortical activation from acupuncture&lt;/title&gt;&lt;secondary-title&gt;IEEE Eng Med Biol Mag&lt;/secondary-title&gt;&lt;/titles&gt;&lt;periodical&gt;&lt;full-title&gt;IEEE Eng Med Biol Mag&lt;/full-title&gt;&lt;/periodical&gt;&lt;pages&gt;35-40&lt;/pages&gt;&lt;volume&gt;24&lt;/volume&gt;&lt;number&gt;2&lt;/number&gt;&lt;edition&gt;2005/04/14&lt;/edition&gt;&lt;keywords&gt;&lt;keyword&gt;Acupuncture/*methods&lt;/keyword&gt;&lt;keyword&gt;Acupuncture Therapy/*methods&lt;/keyword&gt;&lt;keyword&gt;Brain Mapping/*methods&lt;/keyword&gt;&lt;keyword&gt;Cerebral Cortex/*physiology&lt;/keyword&gt;&lt;keyword&gt;Evoked Potentials, Somatosensory/*physiology&lt;/keyword&gt;&lt;keyword&gt;Humans&lt;/keyword&gt;&lt;keyword&gt;Image Interpretation, Computer-Assisted/*methods&lt;/keyword&gt;&lt;keyword&gt;Magnetic Resonance Imaging/*methods&lt;/keyword&gt;&lt;keyword&gt;Physical Stimulation/*methods&lt;/keyword&gt;&lt;/keywords&gt;&lt;dates&gt;&lt;year&gt;2005&lt;/year&gt;&lt;pub-dates&gt;&lt;date&gt;Mar-Apr&lt;/date&gt;&lt;/pub-dates&gt;&lt;/dates&gt;&lt;isbn&gt;0739-5175 (Print)&lt;/isbn&gt;&lt;accession-num&gt;15825843&lt;/accession-num&gt;&lt;urls&gt;&lt;related-urls&gt;&lt;url&gt;http://www.ncbi.nlm.nih.gov/entrez/query.fcgi?cmd=Retrieve&amp;amp;db=PubMed&amp;amp;dopt=Citation&amp;amp;list_uids=15825843&lt;/url&gt;&lt;/related-urls&gt;&lt;/urls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GA</w:t>
            </w:r>
            <w:hyperlink w:anchor="_ENREF_79" w:tooltip="Parrish, 2005 #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Parrish&lt;/Author&gt;&lt;Year&gt;2005&lt;/Year&gt;&lt;RecNum&gt;89&lt;/RecNum&gt;&lt;record&gt;&lt;rec-number&gt;89&lt;/rec-number&gt;&lt;foreign-keys&gt;&lt;key app="EN" db-id="fa9zzpeebwaf0befv0j5z0wvr002xawdr02s"&gt;89&lt;/key&gt;&lt;/foreign-keys&gt;&lt;ref-type name="Journal Artic</w:instrText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le"&gt;17&lt;/ref-type&gt;&lt;contributors&gt;&lt;authors&gt;&lt;author&gt;Parrish, T. B.&lt;/author&gt;&lt;author&gt;Schaeffer, A.&lt;/author&gt;&lt;author&gt;Catanese, M.&lt;/author&gt;&lt;author&gt;Rogel, M. J.&lt;/author&gt;&lt;/authors&gt;&lt;/contributors&gt;&lt;auth-address&gt;Department of Radiology, Northwestern University, Chicago, IL 60611, USA. toddp@northwestern.edu&lt;/auth-address&gt;&lt;titles&gt;&lt;title&gt;Functional magnetic resonance imaging of real and sham acupuncture. Noninvasively measuring cortical activation from acupuncture&lt;/title&gt;&lt;secondary-title&gt;IEEE Eng Med Biol Mag&lt;/secondary-title&gt;&lt;/titles&gt;&lt;periodical&gt;&lt;full-title&gt;IEEE Eng Med Biol Mag&lt;/full-title&gt;&lt;/periodical&gt;&lt;pages&gt;35-40&lt;/pages&gt;&lt;volume&gt;24&lt;/volume&gt;&lt;number&gt;2&lt;/number&gt;&lt;edition&gt;2005/04/14&lt;/edition&gt;&lt;keywords&gt;&lt;keyword&gt;Acupuncture/*methods&lt;/keyword&gt;&lt;keyword&gt;Acupuncture Therapy/*methods&lt;/keyword&gt;&lt;keyword&gt;Brain Mapping/*methods&lt;/keyword&gt;&lt;keyword&gt;Cerebral Cortex/*physiology&lt;/keyword&gt;&lt;keyword&gt;Evoked Potentials, Somatosensory/*physiology&lt;/keyword&gt;&lt;keyword&gt;Humans&lt;/keyword&gt;&lt;keyword&gt;Image Interpretation, Computer-Assisted/*methods&lt;/keyword&gt;&lt;keyword&gt;Magnetic Resonance Imaging/*methods&lt;/keyword&gt;&lt;keyword&gt;Physical Stimulation/*methods&lt;/keyword&gt;&lt;/keywords&gt;&lt;dates&gt;&lt;year&gt;2005&lt;/year&gt;&lt;pub-dates&gt;&lt;date&gt;Mar-Apr&lt;/date&gt;&lt;/pub-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dates&gt;&lt;/dates&gt;&lt;isbn&gt;0739-5175 (Print)&lt;/isbn&gt;&lt;accession-num&gt;15825843&lt;/accession-num&gt;&lt;urls&gt;&lt;related-urls&gt;&lt;url&gt;http://www.ncbi.nlm.nih.gov/entrez/query.fcgi?cmd=Retrieve&amp;amp;db=PubMed&amp;amp;dopt=Citation&amp;amp;list_uids=15825843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; BA5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6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3(IN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7(L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8,19,31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38(ST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40(IPL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</w:t>
            </w:r>
            <w:hyperlink w:anchor="_ENREF_97" w:tooltip="Fang, 2006 #5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>
              <w:rPr>
                <w:rFonts w:ascii="Times New Roman" w:hAnsi="Times New Roman" w:cs="Times New Roman" w:hint="eastAsia"/>
                <w:b/>
                <w:sz w:val="12"/>
                <w:szCs w:val="12"/>
              </w:rPr>
              <w:t>U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: BA3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, BA4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18(IO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21(MT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6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8(ST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9(MTG)</w:t>
            </w:r>
            <w:hyperlink w:anchor="_ENREF_78" w:tooltip="kwon-eui, 2003 #39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Hong&lt;/Author&gt;&lt;Year&gt;2003&lt;/Year&gt;&lt;RecNum&gt;392&lt;/RecNum&gt;&lt;record&gt;&lt;rec-number&gt;392&lt;/rec-number&gt;&lt;foreign-keys&gt;&lt;key app="EN" db-id="fa9zzpeebwaf0befv0j5z0wvr002xawdr02s"&gt;392&lt;/key&gt;&lt;/foreign-keys&gt;&lt;ref-type name="Journal Article"&gt;17&lt;/ref-type&gt;&lt;contributors&gt;&lt;authors&gt;&lt;author&gt;Hong, Kwon-eui&lt;/author&gt;&lt;author&gt;Lee, Byung-ryul&lt;/author&gt;&lt;author&gt;Lee, Hyun&lt;/author&gt;&lt;author&gt;Yim, Yun-kyoung&lt;/author&gt;&lt;author&gt;Kim, Yun-jin&lt;/author&gt;&lt;/authors&gt;&lt;/contributors&gt;&lt;titles&gt;&lt;title&gt;A fMRI study on the cerebral activity induced by Electro-acupuncture on Sanyinjiao(Sp6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86-103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P9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. H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FC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II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>
              <w:rPr>
                <w:rFonts w:ascii="Times New Roman" w:hAnsi="Times New Roman" w:cs="Times New Roman" w:hint="eastAsia"/>
                <w:b/>
                <w:sz w:val="12"/>
                <w:szCs w:val="12"/>
              </w:rPr>
              <w:t>U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: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BA13(IN)</w:t>
            </w:r>
            <w:hyperlink w:anchor="_ENREF_80" w:tooltip="Jeong-ho, 2003 #3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89&lt;/RecNum&gt;&lt;record&gt;&lt;rec-number&gt;389&lt;/rec-number&gt;&lt;foreign-keys&gt;&lt;key app="EN" db-id="fa9zzpeebwaf0befv0j5z0wvr002xawdr02s"&gt;389&lt;/key&gt;&lt;/foreign-keys&gt;&lt;ref-type name="Journal Article"&gt;17&lt;/ref-type&gt;&lt;contributors&gt;&lt;authors&gt;&lt;author&gt;Kim, Jeong-ho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Sp9(Yinlingquan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14-133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19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hyperlink w:anchor="_ENREF_80" w:tooltip="Jeong-ho, 2003 #3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89&lt;/RecNum&gt;&lt;record&gt;&lt;rec-number&gt;389&lt;/rec-number&gt;&lt;foreign-keys&gt;&lt;key app="EN" db-id="fa9zzpeebwaf0befv0j5z0wvr002xawdr02s"&gt;389&lt;/key&gt;&lt;/foreign-keys&gt;&lt;ref-type name="Journal Article"&gt;17&lt;/ref-type&gt;&lt;contributors&gt;&lt;authors&gt;&lt;author&gt;Kim, Jeong-ho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Sp9(Yinlingquan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14-133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22(STG)</w:t>
            </w:r>
            <w:hyperlink w:anchor="_ENREF_80" w:tooltip="Jeong-ho, 2003 #3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89&lt;/RecNum&gt;&lt;record&gt;&lt;rec-number&gt;389&lt;/rec-number&gt;&lt;foreign-keys&gt;&lt;key app="EN" db-id="fa9zzpeebwaf0befv0j5z0wvr002xawdr02s"&gt;389&lt;/key&gt;&lt;/foreign-keys&gt;&lt;ref-type name="Journal Article"&gt;17&lt;/ref-type&gt;&lt;contributors&gt;&lt;authors&gt;&lt;author&gt;Kim, Jeong-ho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Sp9(Yinlingquan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14-133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9(MTG)</w:t>
            </w:r>
            <w:hyperlink w:anchor="_ENREF_80" w:tooltip="Jeong-ho, 2003 #3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89&lt;/RecNum&gt;&lt;record&gt;&lt;rec-number&gt;389&lt;/rec-number&gt;&lt;foreign-keys&gt;&lt;key app="EN" db-id="fa9zzpeebwaf0befv0j5z0wvr002xawdr02s"&gt;389&lt;/key&gt;&lt;/foreign-keys&gt;&lt;ref-type name="Journal Article"&gt;17&lt;/ref-type&gt;&lt;contributors&gt;&lt;authors&gt;&lt;author&gt;Kim, Jeong-ho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Sp9(Yinlingquan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14-133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40(IPL)</w:t>
            </w:r>
            <w:hyperlink w:anchor="_ENREF_80" w:tooltip="Jeong-ho, 2003 #3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89&lt;/RecNum&gt;&lt;record&gt;&lt;rec-number&gt;389&lt;/rec-number&gt;&lt;foreign-keys&gt;&lt;key app="EN" db-id="fa9zzpeebwaf0befv0j5z0wvr002xawdr02s"&gt;389&lt;/key&gt;&lt;/foreign-keys&gt;&lt;ref-type name="Journal Article"&gt;17&lt;/ref-type&gt;&lt;contributors&gt;&lt;authors&gt;&lt;author&gt;Kim, Jeong-ho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Sp9(Yinlingquan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14-133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47</w:t>
            </w:r>
            <w:hyperlink w:anchor="_ENREF_80" w:tooltip="Jeong-ho, 2003 #3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im&lt;/Author&gt;&lt;Year&gt;2003&lt;/Year&gt;&lt;RecNum&gt;389&lt;/RecNum&gt;&lt;record&gt;&lt;rec-number&gt;389&lt;/rec-number&gt;&lt;foreign-keys&gt;&lt;key app="EN" db-id="fa9zzpeebwaf0befv0j5z0wvr002xawdr02s"&gt;389&lt;/key&gt;&lt;/foreign-keys&gt;&lt;ref-type name="Journal Article"&gt;17&lt;/ref-type&gt;&lt;contributors&gt;&lt;authors&gt;&lt;author&gt;Kim, Jeong-ho&lt;/author&gt;&lt;author&gt;Lee, Hyun&lt;/author&gt;&lt;author&gt;Lim, Yun-kyoung&lt;/author&gt;&lt;author&gt;Hong, Kwon-eui&lt;/author&gt;&lt;author&gt;Lee, Byung-ryul&lt;/author&gt;&lt;author&gt;Kim, Yeon-jin&lt;/author&gt;&lt;/authors&gt;&lt;/contributors&gt;&lt;titles&gt;&lt;title&gt;A fMRI study on the cerebral activity induced by Electro-acupuncture on Sp9(Yinlingquan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14-133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I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FC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海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孔祥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劲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玲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诱发人脑活动的功能磁共振比较实验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5-308&lt;/pages&gt;&lt;volume&gt;25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2-1671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海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孔祥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劲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诱发人脑活动的功能磁共振比较实验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5-308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2-1671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2&lt;/RecNum&gt;&lt;record&gt;&lt;rec-number&gt;362&lt;/rec-number&gt;&lt;foreign-keys&gt;&lt;key app="EN" db-id="fa9zzpeebwaf0befv0j5z0wvr002xawdr02s"&gt;36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海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孔祥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劲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玲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诱发人脑活动的功能磁共振比较实验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05-308&lt;/pages&gt;&lt;volume&gt;25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1671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T32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202&lt;/RecNum&gt;&lt;record&gt;&lt;rec-number&gt;202&lt;/rec-number&gt;&lt;foreign-keys&gt;&lt;key app="EN" db-id="fa9zzpeebwaf0befv0j5z0wvr002xawdr02s"&gt;20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(fMRI)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对判定针刺技术引发大脑皮层反应的价值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医疗设备信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医疗设备信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84-86&lt;/pages&gt;&lt;volume&gt;22&lt;/volume&gt;&lt;number&gt;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影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BOLD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Unclear side: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正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伟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嘉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松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用功能磁共振成像探讨经穴和大脑皮层的关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13-115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大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T40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STG(BA22,3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(BA21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(BA22,41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4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EFG(BA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C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181&lt;/RecNum&gt;&lt;record&gt;&lt;rec-number&gt;181&lt;/rec-number&gt;&lt;foreign-keys&gt;&lt;key app="EN" db-id="fa9zzpeebwaf0befv0j5z0wvr002xawdr02s"&gt;18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志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缪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项琼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郝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葛林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倪根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同一经络不同穴位的磁共振脑功能成像对比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yz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1-105&lt;/pages&gt;&lt;volume&gt;1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5-518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>
              <w:rPr>
                <w:rFonts w:ascii="Times New Roman" w:hAnsi="Times New Roman" w:cs="Times New Roman" w:hint="eastAsia"/>
                <w:b/>
                <w:sz w:val="12"/>
                <w:szCs w:val="12"/>
                <w:lang w:val="en-US"/>
              </w:rPr>
              <w:t>U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nclear side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: 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4&lt;/Year&gt;&lt;RecNum&gt;236&lt;/RecNum&gt;&lt;record&gt;&lt;rec-number&gt;236&lt;/rec-number&gt;&lt;foreign-keys&gt;&lt;key app="EN" db-id="fa9zzpeebwaf0befv0j5z0wvr002xawdr02s"&gt;23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卡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连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的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hn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69-170&lt;/pages&gt;&lt;volume&gt;10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鸦核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4&lt;/year&gt;&lt;/dates&gt;&lt;isbn&gt;1007-123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4&lt;/Year&gt;&lt;RecNum&gt;236&lt;/RecNum&gt;&lt;record&gt;&lt;rec-number&gt;236&lt;/rec-number&gt;&lt;foreign-keys&gt;&lt;key app="EN" db-id="fa9zzpeebwaf0befv0j5z0wvr002xawdr02s"&gt;23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卡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连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的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hn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69-170&lt;/pages&gt;&lt;volume&gt;10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鸦核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4&lt;/year&gt;&lt;/dates&gt;&lt;isbn&gt;1007-123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; BA2,3,42,43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4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6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9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0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3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8, 22(STG)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30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40(IPL)</w:t>
            </w:r>
            <w:hyperlink w:anchor="_ENREF_82" w:tooltip="Eun-Jeong, 2003 #38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Bae&lt;/Author&gt;&lt;Year&gt;2003&lt;/Year&gt;&lt;RecNum&gt;387&lt;/RecNum&gt;&lt;record&gt;&lt;rec-number&gt;387&lt;/rec-number&gt;&lt;foreign-keys&gt;&lt;key app="EN" db-id="fa9zzpeebwaf0befv0j5z0wvr002xawdr02s"&gt;387&lt;/key&gt;&lt;/foreign-keys&gt;&lt;ref-type name="Journal Article"&gt;17&lt;/ref-type&gt;&lt;contributors&gt;&lt;authors&gt;&lt;author&gt;Bae, Eun-jeong&lt;/author&gt;&lt;author&gt;Hong, Kwon-eui&lt;/author&gt;&lt;author&gt;Lee, Hyun&lt;/author&gt;&lt;author&gt;Le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e, Byung-ryul&lt;/author&gt;&lt;author&gt;Yim, Yun-kyoung&lt;/author&gt;&lt;author&gt;Kim, Yeon-jin&lt;/author&gt;&lt;/authors&gt;&lt;/contributors&gt;&lt;titles&gt;&lt;title&gt;A fMRI study on the cerebral activity induced by Electro-acupuncture on Fenglon(St40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208-226&lt;/pages&gt;&lt;volume&gt;20&lt;/volume&gt;&lt;number&gt;5&lt;/number&gt;&lt;dates&gt;&lt;year&gt;2003&lt;/year&gt;&lt;pub-dates&gt;&lt;date&gt;Oct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9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autoSpaceDE w:val="0"/>
              <w:autoSpaceDN w:val="0"/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T44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A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4,3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MC(BA6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8" \o "Fang, 2008 #1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II(BA40,43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金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曾亚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佟海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任燕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映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程谟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及其临近穴脑反应区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32-1336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相对特异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SI(BA3,1,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金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曾亚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佟海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任燕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映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程谟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金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曾亚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佟海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任燕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映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程谟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金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曾亚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佟海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任燕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映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程谟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及其临近穴脑反应区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1332-1336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穴位相对特异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4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C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eastAsia="en-US"/>
              </w:rPr>
              <w:t>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.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金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曾亚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佟海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任燕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王映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程谟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太冲及其临近穴脑反应区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1332-1336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穴位相对特异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4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autoSpaceDE w:val="0"/>
              <w:autoSpaceDN w:val="0"/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0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CC(BA31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8,19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8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8" \o "Fang, 2008 #1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7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J3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SMA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O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u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9&lt;/Year&gt;&lt;RecNum&gt;372&lt;/RecNum&gt;&lt;record&gt;&lt;rec-number&gt;372&lt;/rec-number&gt;&lt;foreign-keys&gt;&lt;key app="EN" db-id="fa9zzpeebwaf0befv0j5z0wvr002xawdr02s"&gt;37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医药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37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9&lt;/year&gt;&lt;/dates&gt;&lt;isbn&gt;1002-2392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1,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J5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tabs>
                <w:tab w:val="left" w:pos="1692"/>
              </w:tabs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otZbmlrDnlJ88L0F1dGhvcj48WWVh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otZbmlrDnlJ88L0F1dGhvcj48WWVh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,93,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pu4Tms7M8L0F1dGhvcj48WWVhcj4y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pu4Tms7M8L0F1dGhvcj48WWVhcj4y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,9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pu4Tms7M8L0F1dGhvcj48WWVhcj4y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pu4Tms7M8L0F1dGhvcj48WWVhcj4y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,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O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pu4Tms7M8L0F1dGhvcj48WWVhcj4y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otZbmlrDnlJ88L0F1dGhvcj48WWVhcj4yMDA5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,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6&lt;/RecNum&gt;&lt;record&gt;&lt;rec-number&gt;366&lt;/rec-number&gt;&lt;foreign-keys&gt;&lt;key app="EN" db-id="fa9zzpeebwaf0befv0j5z0wvr002xawdr02s"&gt;36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苏沛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唐纯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君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与外关配伍非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13-115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配伍非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672-1519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7&lt;/RecNum&gt;&lt;record&gt;&lt;rec-number&gt;367&lt;/rec-number&gt;&lt;foreign-keys&gt;&lt;key app="EN" db-id="fa9zzpeebwaf0befv0j5z0wvr002xawdr02s"&gt;367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统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艳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玉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皮部浅刺与常规针刺激活脑区的功能性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5-28&lt;/pages&gt;&lt;volume&gt;28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(fMRI)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皮部浅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常规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0-221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6&lt;/RecNum&gt;&lt;record&gt;&lt;rec-number&gt;366&lt;/rec-number&gt;&lt;foreign-keys&gt;&lt;key app="EN" db-id="fa9zzpeebwaf0befv0j5z0wvr002xawdr02s"&gt;36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苏沛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唐纯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君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与外关配伍非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13-115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配伍非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672-1519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7&lt;/RecNum&gt;&lt;record&gt;&lt;rec-number&gt;367&lt;/rec-number&gt;&lt;foreign-keys&gt;&lt;key app="EN" db-id="fa9zzpeebwaf0befv0j5z0wvr002xawdr02s"&gt;367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统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艳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玉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皮部浅刺与常规针刺激活脑区的功能性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5-28&lt;/pages&gt;&lt;volume&gt;28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(fMRI)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皮部浅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常规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0-221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sal ganglia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6&lt;/RecNum&gt;&lt;record&gt;&lt;rec-number&gt;366&lt;/rec-number&gt;&lt;foreign-keys&gt;&lt;key app="EN" db-id="fa9zzpeebwaf0befv0j5z0wvr002xawdr02s"&gt;36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苏沛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唐纯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君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与外关配伍非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13-115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配伍非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672-1519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7&lt;/RecNum&gt;&lt;record&gt;&lt;rec-number&gt;367&lt;/rec-number&gt;&lt;foreign-keys&gt;&lt;key app="EN" db-id="fa9zzpeebwaf0befv0j5z0wvr002xawdr02s"&gt;367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统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艳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玉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皮部浅刺与常规针刺激活脑区的功能性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5-28&lt;/pages&gt;&lt;volume&gt;28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(fMRI)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皮部浅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常规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0-221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6&lt;/RecNum&gt;&lt;record&gt;&lt;rec-number&gt;366&lt;/rec-number&gt;&lt;foreign-keys&gt;&lt;key app="EN" db-id="fa9zzpeebwaf0befv0j5z0wvr002xawdr02s"&gt;36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苏沛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唐纯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君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与外关配伍非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天津中医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13-115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配伍非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672-1519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7&lt;/RecNum&gt;&lt;record&gt;&lt;rec-number&gt;367&lt;/rec-number&gt;&lt;foreign-keys&gt;&lt;key app="EN" db-id="fa9zzpeebwaf0befv0j5z0wvr002xawdr02s"&gt;367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统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艳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张玉忠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皮部浅刺与常规针刺激活脑区的功能性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安徽中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5-28&lt;/pages&gt;&lt;volume&gt;28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外关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(fMRI)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皮部浅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常规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0-221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pu4Tms7M8L0F1dGhvcj48WWVhcj4yMDA5PC9Z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7otZbmlrDnlJ88L0F1dGhvcj48WWVhcj4yMDA5PC9ZZWFy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==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3,61,93,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9&lt;/RecNum&gt;&lt;record&gt;&lt;rec-number&gt;199&lt;/rec-number&gt;&lt;foreign-keys&gt;&lt;key app="EN" db-id="fa9zzpeebwaf0befv0j5z0wvr002xawdr02s"&gt;19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shz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-31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5-095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迟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9&lt;/RecNum&gt;&lt;record&gt;&lt;rec-number&gt;199&lt;/rec-number&gt;&lt;foreign-keys&gt;&lt;key app="EN" db-id="fa9zzpeebwaf0befv0j5z0wvr002xawdr02s"&gt;19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迟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申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外关穴的脑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上海针灸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shz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上海针灸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0-31&lt;/pages&gt;&lt;volume&gt;2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5-095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0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70&lt;/RecNum&gt;&lt;record&gt;&lt;rec-number&gt;370&lt;/rec-number&gt;&lt;foreign-keys&gt;&lt;key app="EN" db-id="fa9zzpeebwaf0befv0j5z0wvr002xawdr02s"&gt;370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天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俊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外关与外关配伍阳陵泉穴的脑部功能性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西医结合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西医结合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527-531&lt;/pages&gt;&lt;volume&gt;7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外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阳陵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随机对照试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672-1977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9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9&lt;/RecNum&gt;&lt;record&gt;&lt;rec-number&gt;199&lt;/rec-number&gt;&lt;foreign-keys&gt;&lt;key app="EN" db-id="fa9zzpeebwaf0befv0j5z0wvr002xawdr02s"&gt;19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shz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-31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5-095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9&lt;/RecNum&gt;&lt;record&gt;&lt;rec-number&gt;199&lt;/rec-number&gt;&lt;foreign-keys&gt;&lt;key app="EN" db-id="fa9zzpeebwaf0befv0j5z0wvr002xawdr02s"&gt;19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shz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-31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5-095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9&lt;/RecNum&gt;&lt;record&gt;&lt;rec-number&gt;199&lt;/rec-number&gt;&lt;foreign-keys&gt;&lt;key app="EN" db-id="fa9zzpeebwaf0befv0j5z0wvr002xawdr02s"&gt;19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外关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shz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上海针灸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0-31&lt;/pages&gt;&lt;volume&gt;26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005-095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8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CI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迟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9&lt;/RecNum&gt;&lt;record&gt;&lt;rec-number&gt;199&lt;/rec-number&gt;&lt;foreign-keys&gt;&lt;key app="EN" db-id="fa9zzpeebwaf0befv0j5z0wvr002xawdr02s"&gt;19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迟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申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外关穴的脑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上海针灸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shz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上海针灸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30-31&lt;/pages&gt;&lt;volume&gt;26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5-095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J6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9&lt;/RecNum&gt;&lt;record&gt;&lt;rec-number&gt;369&lt;/rec-number&gt;&lt;foreign-keys&gt;&lt;key app="EN" db-id="fa9zzpeebwaf0befv0j5z0wvr002xawdr02s"&gt;36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小溪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沟穴皮部浅刺与常规针刺功能性磁共振脑功能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河北中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河北中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54-256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沟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2-2619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71&lt;/RecNum&gt;&lt;record&gt;&lt;rec-number&gt;371&lt;/rec-number&gt;&lt;foreign-keys&gt;&lt;key app="EN" db-id="fa9zzpeebwaf0befv0j5z0wvr002xawdr02s"&gt;37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赣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唐纯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君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支沟穴与非穴激活不同脑区的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成都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成都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-6&lt;/pages&gt;&lt;volume&gt;32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沟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非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4-0668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1,6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69&lt;/RecNum&gt;&lt;record&gt;&lt;rec-number&gt;369&lt;/rec-number&gt;&lt;foreign-keys&gt;&lt;key app="EN" db-id="fa9zzpeebwaf0befv0j5z0wvr002xawdr02s"&gt;369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小溪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邹燕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吴俊贤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沟穴皮部浅刺与常规针刺功能性磁共振脑功能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河北中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河北中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54-256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沟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2-2619&lt;/isbn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9&lt;/Year&gt;&lt;RecNum&gt;371&lt;/RecNum&gt;&lt;record&gt;&lt;rec-number&gt;371&lt;/rec-number&gt;&lt;foreign-keys&gt;&lt;key app="EN" db-id="fa9zzpeebwaf0befv0j5z0wvr002xawdr02s"&gt;37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黄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赣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新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唐纯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君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支沟穴与非穴激活不同脑区的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成都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成都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-6&lt;/pages&gt;&lt;volume&gt;32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支沟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非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9&lt;/year&gt;&lt;/dates&gt;&lt;isbn&gt;1004-0668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1,6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9&lt;/Year&gt;&lt;RecNum&gt;371&lt;/RecNum&gt;&lt;record&gt;&lt;rec-number&gt;371&lt;/rec-number&gt;&lt;foreign-keys&gt;&lt;key app="EN" db-id="fa9zzpeebwaf0befv0j5z0wvr002xawdr02s"&gt;37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赣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唐纯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君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支沟穴与非穴激活不同脑区的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成都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成都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-6&lt;/pages&gt;&lt;volume&gt;32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沟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非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9&lt;/year&gt;&lt;/dates&gt;&lt;isbn&gt;1004-0668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9&lt;/RecNum&gt;&lt;record&gt;&lt;rec-number&gt;369&lt;/rec-number&gt;&lt;foreign-keys&gt;&lt;key app="EN" db-id="fa9zzpeebwaf0befv0j5z0wvr002xawdr02s"&gt;36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小溪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俊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沟穴皮部浅刺与常规针刺功能性磁共振脑功能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54-256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沟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261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9&lt;/Year&gt;&lt;RecNum&gt;369&lt;/RecNum&gt;&lt;record&gt;&lt;rec-number&gt;369&lt;/rec-number&gt;&lt;foreign-keys&gt;&lt;key app="EN" db-id="fa9zzpeebwaf0befv0j5z0wvr002xawdr02s"&gt;369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黄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小溪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新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邹燕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吴俊贤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沟穴皮部浅刺与常规针刺功能性磁共振脑功能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54-256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支沟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9&lt;/year&gt;&lt;/dates&gt;&lt;isbn&gt;1002-261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6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J8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Right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IFG(BA44,46)</w:t>
            </w:r>
            <w:hyperlink w:anchor="_ENREF_23" w:tooltip="Li, 2003 #11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Li&lt;/Author&gt;&lt;Year&gt;2003&lt;/Year&gt;&lt;RecNum&gt;112&lt;/RecNum&gt;&lt;record&gt;&lt;rec-number&gt;112&lt;/rec-number&gt;&lt;foreign-keys&gt;&lt;key app="EN" db-id="fa9zzpeebwaf0befv0j5z0wvr002xawdr02s"&gt;112&lt;/key&gt;&lt;/foreign-keys&gt;&lt;ref-type name="Journal Article"&gt;17&lt;/ref-type&gt;&lt;contributors&gt;&lt;authors&gt;&lt;author&gt;Li, G.&lt;/author&gt;&lt;author&gt;Liu, H. L.&lt;/author&gt;&lt;author&gt;Cheung, R. T.&lt;/author&gt;&lt;author&gt;Hung, Y. C.&lt;/author&gt;&lt;author&gt;Wong, K. K.&lt;/author&gt;&lt;author&gt;Shen, G. G.&lt;/author&gt;&lt;author&gt;Ma, Q. Y.&lt;/author&gt;&lt;author&gt;Yang, E. S.&lt;/author&gt;&lt;/authors&gt;&lt;/contributors&gt;&lt;auth-address&gt;The Jockey Club Magnetic Resonance Imaging Engineering Centre, The University of Hong Kong, Hong Kong.&lt;/auth-address&gt;&lt;titles&gt;&lt;title&gt;An fMRI study comparing brain activation between word generation and electrical stimulation of language-implicated acupoints&lt;/title&gt;&lt;secondary-title&gt;Hum Brain Mapp&lt;/secondary-title&gt;&lt;/titles&gt;&lt;periodical&gt;&lt;full-title&gt;Hum Brain Mapp&lt;/full-title&gt;&lt;/periodical&gt;&lt;pages&gt;233-8&lt;/pages&gt;&lt;volume&gt;18&lt;/volume&gt;&lt;number&gt;3&lt;/number&gt;&lt;edition&gt;2003/02/25&lt;/edition&gt;&lt;keywords&gt;&lt;keyword&gt;*Acupuncture&lt;/keyword&gt;&lt;keyword&gt;Adult&lt;/keyword&gt;&lt;keyword&gt;Brain/*physiology&lt;/keyword&gt;&lt;keyword&gt;*Brain Mapping&lt;/keyword&gt;&lt;keyword&gt;Electric Stimulation&lt;/keyword&gt;&lt;keyword&gt;Humans&lt;/keyword&gt;&lt;keyword&gt;Image Processing, Computer-Assisted&lt;/keyword&gt;&lt;keyword&gt;*Language&lt;/keyword&gt;&lt;keyword&gt;Magnetic Resonance Imaging&lt;/keyword&gt;&lt;keyword&gt;Male&lt;/keyword&gt;&lt;/keywords&gt;&lt;dates&gt;&lt;year&gt;2003&lt;/year&gt;&lt;pub-dates&gt;&lt;date&gt;Mar&lt;/date&gt;&lt;/pub-dates&gt;&lt;/dates&gt;&lt;isbn&gt;1065-9471 (Print)&lt;/isbn&gt;&lt;accession-num&gt;12599282&lt;/accession-num&gt;&lt;urls&gt;&lt;related-urls&gt;&lt;url&gt;http://www.ncbi.nlm.nih.gov/entrez/query.fcgi?cmd=Retrieve&amp;amp;db=PubMed&amp;amp;dopt=Citation&amp;amp;list_uids=12599282&lt;/url&gt;&lt;/related-urls&gt;&lt;/urls&gt;&lt;electronic-resource-num&gt;10.1002/hbm.10098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2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PC7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IFG(BA46,44)</w:t>
            </w:r>
            <w:hyperlink w:anchor="_ENREF_105" w:tooltip="Chen, 2008 #1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11&lt;/RecNum&gt;&lt;record&gt;&lt;rec-number&gt;11&lt;/rec-number&gt;&lt;foreign-keys&gt;&lt;key app="EN" db-id="fa9zzpeebwaf0befv0j5z0wvr002xawdr02s"&gt;11&lt;/key&gt;&lt;/foreign-keys&gt;&lt;ref-type name="Journal Article"&gt;17&lt;/ref-type&gt;&lt;contributors&gt;&lt;authors&gt;&lt;author&gt;Chen, P.&lt;/author&gt;&lt;author&gt;Zhao, B. X.&lt;/author&gt;&lt;author&gt;Qin, W.&lt;/author&gt;&lt;author&gt;Chen, H. Y.&lt;/author&gt;&lt;author&gt;Tian, J.&lt;/author&gt;&lt;author&gt;Fan, Y. P.&lt;/author&gt;&lt;author&gt;Zhou, B.&lt;/author&gt;&lt;author&gt;Liu, S. S.&lt;/author&gt;&lt;/authors&gt;&lt;/contributors&gt;&lt;auth-address&gt;College of Acupuncture and Moxibustion, Beijing University of TCM, Beijing 100029, China.&lt;/auth-address&gt;&lt;titles&gt;&lt;title&gt;Study on the mechanism of acupuncture at Daling (PC 7) for mental diseases by fMRI&lt;/title&gt;&lt;secondary-title&gt;Zhongguo Zhen Jiu&lt;/secondary-title&gt;&lt;/titles&gt;&lt;periodical&gt;&lt;full-title&gt;Zhongguo Zhen Jiu&lt;/full-title&gt;&lt;/periodical&gt;&lt;pages&gt;429-32&lt;/pages&gt;&lt;volume&gt;28&lt;/volume&gt;&lt;number&gt;6&lt;/number&gt;&lt;edition&gt;2008/07/18&lt;/edition&gt;&lt;keywords&gt;&lt;keyword&gt;*Acupuncture Points&lt;/keyword&gt;&lt;keyword&gt;*Acupuncture Therapy&lt;/keyword&gt;&lt;keyword&gt;Adult&lt;/keyword&gt;&lt;keyword&gt;Female&lt;/keyword&gt;&lt;keyword&gt;Frontal Lobe/*physiology&lt;/keyword&gt;&lt;keyword&gt;Humans&lt;/keyword&gt;&lt;keyword&gt;Magnetic Resonance Imaging/*methods&lt;/keyword&gt;&lt;keyword&gt;Male&lt;/keyword&gt;&lt;keyword&gt;Mental Disorders/physiopathology/*therapy&lt;/keyword&gt;&lt;keyword&gt;Temporal Lobe/*physiology&lt;/keyword&gt;&lt;/keywords&gt;&lt;dates&gt;&lt;year&gt;2008&lt;/year&gt;&lt;pub-dates&gt;&lt;date&gt;Jun&lt;/date&gt;&lt;/pub-dates&gt;&lt;/dates&gt;&lt;isbn&gt;0255-2930 (Print)&lt;/isbn&gt;&lt;accession-num&gt;18630542&lt;/accession-num&gt;&lt;urls&gt;&lt;related-urls&gt;&lt;url&gt;http://www.ncbi.nlm.nih.gov/entrez/query.fcgi?cmd=Retrieve&amp;amp;db=PubMed&amp;amp;dopt=Citation&amp;amp;list_uids=18630542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105" \o "Chen, 2008 #11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Chen&lt;/Author&gt;&lt;Year&gt;2008&lt;/Year&gt;&lt;RecNum&gt;11&lt;/RecNum&gt;&lt;record&gt;&lt;rec-number&gt;11&lt;/rec-number&gt;&lt;foreign-keys&gt;&lt;key app="EN" db-id="fa9zzpeebwaf0befv0j5z0wvr002xawdr02s"&gt;11&lt;/key&gt;&lt;/foreign-keys&gt;&lt;ref-type name="Journal Article"&gt;17&lt;/ref-type&gt;&lt;contributors&gt;&lt;authors&gt;&lt;author&gt;Chen, P.&lt;/author&gt;&lt;author&gt;Zhao, B. X.&lt;/author&gt;&lt;author&gt;Qin, W.&lt;/author&gt;&lt;author&gt;Chen, H. Y.&lt;/author&gt;&lt;author&gt;Tian, J.&lt;/author&gt;&lt;author&gt;Fan, Y. P.&lt;/author&gt;&lt;author&gt;Zhou, B.&lt;/author&gt;&lt;author&gt;Liu, S. S.&lt;/author&gt;&lt;/authors&gt;&lt;/contributors&gt;&lt;auth-address&gt;College of Acupuncture and Moxibustion, Beijing University of TCM, Beijing 100029, China.&lt;/auth-address&gt;&lt;titles&gt;&lt;title&gt;Study on the mechanism of acupuncture at Daling (PC 7) for mental diseases by fMRI&lt;/title&gt;&lt;secondary-title&gt;Zhongguo Zhen Jiu&lt;/secondary-title&gt;&lt;/titles&gt;&lt;periodical&gt;&lt;full-title&gt;Zhongguo Zhen Jiu&lt;/full-title&gt;&lt;/periodical&gt;&lt;pages&gt;429-32&lt;/pages&gt;&lt;volume&gt;28&lt;/volume&gt;&lt;number&gt;6&lt;/number&gt;&lt;edition&gt;2008/07/18&lt;/edition&gt;&lt;keywords&gt;&lt;keyword&gt;*Acupuncture Points&lt;/keyword&gt;&lt;keyword&gt;*Acupuncture Therapy&lt;/keyword&gt;&lt;keyword&gt;Adult&lt;/keyword&gt;&lt;keyword&gt;Female&lt;/keyword&gt;&lt;keyword&gt;Frontal Lobe/*physiology&lt;/keyword&gt;&lt;keyword&gt;Humans&lt;/keyword&gt;&lt;keyword&gt;Magnetic Resonance Imaging/*methods&lt;/keyword&gt;&lt;keyword&gt;Male&lt;/keyword&gt;&lt;keyword&gt;Mental Disorders/physiopathology/*therapy&lt;/keyword&gt;&lt;keyword&gt;Temporal Lobe/*physiology&lt;/keyword&gt;&lt;/keywords&gt;&lt;dates&gt;&lt;year&gt;2008&lt;/year&gt;&lt;pub-dates&gt;&lt;date&gt;Jun&lt;/date&gt;&lt;/pub-dates&gt;&lt;/dates&gt;&lt;isbn&gt;0255-2930 (Print)&lt;/isbn&gt;&lt;accession-num&gt;18630542&lt;/accession-num&gt;&lt;urls&gt;&lt;related-urls&gt;&lt;url&gt;http://www.ncbi.nlm.nih.gov/entrez/query.fcgi?cmd=Retrieve&amp;amp;db=PubMed&amp;amp;dopt=Citation&amp;amp;list_uids=18630542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1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(BA40)</w:t>
            </w:r>
            <w:hyperlink w:anchor="_ENREF_105" w:tooltip="Chen, 2008 #1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11&lt;/RecNum&gt;&lt;record&gt;&lt;rec-number&gt;11&lt;/rec-number&gt;&lt;foreign-keys&gt;&lt;key app="EN" db-id="fa9zzpeebwaf0befv0j5z0wvr002xawdr02s"&gt;11&lt;/key&gt;&lt;/foreign-keys&gt;&lt;ref-type name="Journal Article"&gt;17&lt;/ref-type&gt;&lt;contributors&gt;&lt;authors&gt;&lt;author&gt;Chen, P.&lt;/author&gt;&lt;author&gt;Zhao, B. X.&lt;/author&gt;&lt;author&gt;Qin, W.&lt;/author&gt;&lt;author&gt;Chen, H. Y.&lt;/author&gt;&lt;author&gt;Tian, J.&lt;/author&gt;&lt;author&gt;Fan, Y. P.&lt;/author&gt;&lt;author&gt;Zhou, B.&lt;/author&gt;&lt;author&gt;Liu, S. S.&lt;/author&gt;&lt;/authors&gt;&lt;/contributors&gt;&lt;auth-address&gt;College of Acupuncture and Moxibustion, Beijing University of TCM, Beijing 100029, China.&lt;/auth-address&gt;&lt;titles&gt;&lt;title&gt;Study on the mechanism of acupuncture at Daling (PC 7) for mental diseases by fMRI&lt;/title&gt;&lt;secondary-title&gt;Zhongguo Zhen Jiu&lt;/secondary-title&gt;&lt;/titles&gt;&lt;periodical&gt;&lt;full-title&gt;Zhongguo Zhen Jiu&lt;/full-title&gt;&lt;/periodical&gt;&lt;pages&gt;429-32&lt;/pages&gt;&lt;volume&gt;28&lt;/volume&gt;&lt;number&gt;6&lt;/number&gt;&lt;edition&gt;2008/07/18&lt;/edition&gt;&lt;keywords&gt;&lt;keyword&gt;*Acupuncture Points&lt;/keyword&gt;&lt;keyword&gt;*Acupuncture Therapy&lt;/keyword&gt;&lt;keyword&gt;Adult&lt;/keyword&gt;&lt;keyword&gt;Female&lt;/keyword&gt;&lt;keyword&gt;Frontal Lobe/*physiology&lt;/keyword&gt;&lt;keyword&gt;Humans&lt;/keyword&gt;&lt;keyword&gt;Magnetic Resonance Imaging/*methods&lt;/keyword&gt;&lt;keyword&gt;Male&lt;/keyword&gt;&lt;keyword&gt;Mental Disorders/physiopathology/*therapy&lt;/keyword&gt;&lt;keyword&gt;Temporal Lobe/*physiology&lt;/keyword&gt;&lt;/keywords&gt;&lt;dates&gt;&lt;year&gt;2008&lt;/year&gt;&lt;pub-dates&gt;&lt;date&gt;Jun&lt;/date&gt;&lt;/pub-dates&gt;&lt;/dates&gt;&lt;isbn&gt;0255-2930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(Print)&lt;/isbn&gt;&lt;accession-num&gt;18630542&lt;/accession-num&gt;&lt;urls&gt;&lt;related-urls&gt;&lt;url&gt;http://www.ncbi.nlm.nih.gov/entrez/query.fcgi?cmd=Retrieve&amp;amp;db=PubMed&amp;amp;dopt=Citation&amp;amp;list_uids=18630542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(BA22)</w:t>
            </w:r>
            <w:hyperlink w:anchor="_ENREF_105" w:tooltip="Chen, 2008 #1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11&lt;/RecNum&gt;&lt;record&gt;&lt;rec-number&gt;11&lt;/rec-number&gt;&lt;foreign-keys&gt;&lt;key app="EN" db-id="fa9zzpeebwaf0befv0j5z0wvr002xawdr02s"&gt;11&lt;/key&gt;&lt;/foreign-keys&gt;&lt;ref-type name="Journal Article"&gt;17&lt;/ref-type&gt;&lt;contributors&gt;&lt;authors&gt;&lt;author&gt;Chen, P.&lt;/author&gt;&lt;author&gt;Zhao, B. X.&lt;/author&gt;&lt;author&gt;Qin, W.&lt;/author&gt;&lt;author&gt;Chen, H. Y.&lt;/author&gt;&lt;author&gt;Tian, J.&lt;/author&gt;&lt;author&gt;Fan, Y. P.&lt;/author&gt;&lt;author&gt;Zhou, B.&lt;/author&gt;&lt;author&gt;Liu, S. S.&lt;/author&gt;&lt;/authors&gt;&lt;/contributors&gt;&lt;auth-address&gt;College of Acupuncture and Moxibustion, Beijing University of TCM, Beijing 100029, China.&lt;/auth-address&gt;&lt;titles&gt;&lt;title&gt;Study on the mechanism of acupuncture at Daling (PC 7) for mental diseases by fMRI&lt;/title&gt;&lt;secondary-title&gt;Zhongguo Zhen Jiu&lt;/secondary-title&gt;&lt;/titles&gt;&lt;periodical&gt;&lt;full-title&gt;Zhongguo Zhen Jiu&lt;/full-title&gt;&lt;/periodical&gt;&lt;pages&gt;429-32&lt;/pages&gt;&lt;volume&gt;28&lt;/volume&gt;&lt;number&gt;6&lt;/number&gt;&lt;edition&gt;2008/07/18&lt;/edition&gt;&lt;keywords&gt;&lt;keyword&gt;*Acupuncture Points&lt;/keyword&gt;&lt;keyword&gt;*Acupuncture Therapy&lt;/keyword&gt;&lt;keyword&gt;Adult&lt;/keyword&gt;&lt;keyword&gt;Female&lt;/keyword&gt;&lt;keyword&gt;Frontal Lobe/*physiology&lt;/keyword&gt;&lt;keyword&gt;Humans&lt;/keyword&gt;&lt;keyword&gt;Magnetic Resonance Imaging/*methods&lt;/keyword&gt;&lt;keyword&gt;Male&lt;/keyword&gt;&lt;keyword&gt;Mental Disorders/physiopathology/*therapy&lt;/keyword&gt;&lt;keyword&gt;Temporal Lobe/*physiology&lt;/keyword&gt;&lt;/keywords&gt;&lt;dates&gt;&lt;year&gt;2008&lt;/year&gt;&lt;pub-dates&gt;&lt;date&gt;Jun&lt;/date&gt;&lt;/pub-dates&gt;&lt;/dates&gt;&lt;isbn&gt;0255-2930 (Print)&lt;/isbn&gt;&lt;accession-num&gt;18630542&lt;/accession-num&gt;&lt;urls&gt;&lt;related-urls&gt;&lt;url&gt;http://www.ncbi.nlm.nih.gov/entrez/query.fcgi?cmd=Retrieve&amp;amp;db=PubMed&amp;amp;dopt=Citation&amp;amp;list_uids=18630542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. IFG(BA47,9)</w:t>
            </w:r>
            <w:hyperlink w:anchor="_ENREF_105" w:tooltip="Chen, 2008 #1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11&lt;/RecNum&gt;&lt;record&gt;&lt;rec-number&gt;11&lt;/rec-number&gt;&lt;foreign-keys&gt;&lt;key app="EN" db-id="fa9zzpeebwaf0befv0j5z0wvr002xawdr02s"&gt;11&lt;/key&gt;&lt;/foreign-keys&gt;&lt;ref-type name="Journal Article"&gt;17&lt;/ref-type&gt;&lt;contributors&gt;&lt;authors&gt;&lt;author&gt;Chen, P.&lt;/author&gt;&lt;author&gt;Zhao, B. X.&lt;/author&gt;&lt;author&gt;Qin, W.&lt;/author&gt;&lt;author&gt;Chen, H. Y.&lt;/author&gt;&lt;author&gt;Tian, J.&lt;/author&gt;&lt;author&gt;Fan, Y. P.&lt;/author&gt;&lt;author&gt;Zhou, B.&lt;/author&gt;&lt;author&gt;Liu, S. S.&lt;/author&gt;&lt;/authors&gt;&lt;/contributors&gt;&lt;auth-address&gt;College of Acupuncture and Moxibustion, Beijing University of TCM, Beijing 100029, China.&lt;/auth-address&gt;&lt;titles&gt;&lt;title&gt;Study on the mechanism of acupuncture at Daling (PC 7) for mental diseases by fMRI&lt;/title&gt;&lt;secondary-title&gt;Zhongguo Zhen Jiu&lt;/secondary-title&gt;&lt;/titles&gt;&lt;periodical&gt;&lt;full-title&gt;Zhongguo Zhen Jiu&lt;/full-title&gt;&lt;/periodical&gt;&lt;pages&gt;429-32&lt;/pages&gt;&lt;volume&gt;28&lt;/volume&gt;&lt;number&gt;6&lt;/number&gt;&lt;edition&gt;2008/07/18&lt;/edition&gt;&lt;keywords&gt;&lt;keyword&gt;*Acupuncture Points&lt;/keyword&gt;&lt;keyword&gt;*Acupuncture Therapy&lt;/keyword&gt;&lt;keyword&gt;Adult&lt;/keyword&gt;&lt;keyword&gt;Female&lt;/keyword&gt;&lt;keyword&gt;Frontal Lobe/*physiology&lt;/keyword&gt;&lt;keyword&gt;Humans&lt;/keyword&gt;&lt;keyword&gt;Magnetic Resonance Imaging/*methods&lt;/keyword&gt;&lt;keyword&gt;Male&lt;/keyword&gt;&lt;keyword&gt;Mental Disorders/physiopathology/*therapy&lt;/keyword&gt;&lt;keyword&gt;Temporal Lobe/*physiology&lt;/keyword&gt;&lt;/keywords&gt;&lt;dates&gt;&lt;year&gt;2008&lt;/year&gt;&lt;pub-dates&gt;&lt;date&gt;Jun&lt;/date&gt;&lt;/pub-dates&gt;&lt;/dates&gt;&lt;isbn&gt;0255-2930 (Print)&lt;/isbn&gt;&lt;accession-num&gt;18630542&lt;/accession-num&gt;&lt;urls&gt;&lt;related-urls&gt;&lt;url&gt;http://www.ncbi.nlm.nih.gov/entrez/query.fcgi?cmd=Retrieve&amp;amp;db=PubMed&amp;amp;dopt=Citation&amp;amp;list_uids=18630542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FG(BA6)</w:t>
            </w:r>
            <w:hyperlink w:anchor="_ENREF_105" w:tooltip="Chen, 2008 #1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11&lt;/RecNum&gt;&lt;record&gt;&lt;rec-number&gt;11&lt;/rec-number&gt;&lt;foreign-keys&gt;&lt;key app="EN" db-id="fa9zzpeebwaf0befv0j5z0wvr002xawdr02s"&gt;11&lt;/key&gt;&lt;/foreign-keys&gt;&lt;ref-type name="Journal Article"&gt;17&lt;/ref-type&gt;&lt;contributors&gt;&lt;authors&gt;&lt;author&gt;Chen, P.&lt;/author&gt;&lt;author&gt;Zhao, B. X.&lt;/author&gt;&lt;author&gt;Qin, W.&lt;/author&gt;&lt;author&gt;Chen, H. Y.&lt;/author&gt;&lt;author&gt;Tian, J.&lt;/author&gt;&lt;author&gt;Fan, Y. P.&lt;/author&gt;&lt;author&gt;Zhou, B.&lt;/author&gt;&lt;author&gt;Liu, S. S.&lt;/author&gt;&lt;/authors&gt;&lt;/contributors&gt;&lt;auth-address&gt;College of Acupuncture and Moxibustion, Beijing University of TCM, Beijing 100029, China.&lt;/auth-address&gt;&lt;titles&gt;&lt;title&gt;Study on the mechanism of acupuncture at Daling (PC 7) for mental diseases by fMRI&lt;/title&gt;&lt;secondary-title&gt;Zhongguo Zhen Jiu&lt;/secondary-title&gt;&lt;/titles&gt;&lt;periodical&gt;&lt;full-title&gt;Zhongguo Zhen Jiu&lt;/full-title&gt;&lt;/periodical&gt;&lt;pages&gt;429-32&lt;/pages&gt;&lt;volume&gt;28&lt;/volume&gt;&lt;number&gt;6&lt;/number&gt;&lt;edition&gt;2008/07/18&lt;/edition&gt;&lt;keywords&gt;&lt;keyword&gt;*Acupuncture Points&lt;/keyword&gt;&lt;keyword&gt;*Acupuncture Therapy&lt;/keyword&gt;&lt;keyword&gt;Adult&lt;/keyword&gt;&lt;keyword&gt;Female&lt;/keyword&gt;&lt;keyword&gt;Frontal Lobe/*physiology&lt;/keyword&gt;&lt;keyword&gt;Humans&lt;/keyword&gt;&lt;keyword&gt;Magnetic Resonance Imaging/*methods&lt;/keyword&gt;&lt;keyword&gt;Male&lt;/keyword&gt;&lt;keyword&gt;Mental Disorders/physiopathology/*therapy&lt;/keyword&gt;&lt;keyword&gt;Temporal Lobe/*physiology&lt;/keyword&gt;&lt;/keywords&gt;&lt;dates&gt;&lt;year&gt;2008&lt;/year&gt;&lt;pub-dates&gt;&lt;date&gt;Jun&lt;/date&gt;&lt;/pub-dates&gt;&lt;/dates&gt;&lt;isbn&gt;0255-2930 (Print)&lt;/isbn&gt;&lt;accession-num&gt;18630542&lt;/accession-num&gt;&lt;urls&gt;&lt;related-urls&gt;&lt;url&gt;http://www.ncbi.nlm.nih.gov/entrez/query.fcgi?cmd=Retrieve&amp;amp;db=PubMed&amp;amp;dopt=Citation&amp;amp;list_uids=18630542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KI3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 xml:space="preserve"> side: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B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22,29,38(STG), BA13(IN), BA4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, BA3,43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106" w:tooltip="Ki-young, 2003 #39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-young&lt;/Author&gt;&lt;Year&gt;2003&lt;/Year&gt;&lt;RecNum&gt;391&lt;/RecNum&gt;&lt;record&gt;&lt;rec-number&gt;391&lt;/rec-number&gt;&lt;foreign-keys&gt;&lt;key app="EN" db-id="fa9zzpeebwaf0befv0j5z0wvr002xawdr02s"&gt;391&lt;/key&gt;&lt;/foreign-keys&gt;&lt;ref-type name="Journal Article"&gt;17&lt;/ref-type&gt;&lt;contributors&gt;&lt;authors&gt;&lt;author&gt;Park, Ki-young&lt;/author&gt;&lt;author&gt;Lee, Byung-ryul&lt;/author&gt;&lt;author&gt;Lee, Hyun&lt;/author&gt;&lt;author&gt;Yim, Yun-kyoung&lt;/author&gt;&lt;author&gt;Hong, Kwon-eui&lt;/author&gt;&lt;author&gt;Kim, Yun-jin&lt;/author&gt;&lt;/authors&gt;&lt;/contributors&gt;&lt;titles&gt;&lt;title&gt;A fMRI study on the cerebral activity induced by Electro-acupuncture on Taixi(K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94-208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  <w:lang w:val="en-US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18, BA3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, BA19(MOG), BA22(IN), BA39</w:t>
            </w:r>
            <w:hyperlink w:anchor="_ENREF_106" w:tooltip="Ki-young, 2003 #39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-young&lt;/Author&gt;&lt;Year&gt;2003&lt;/Year&gt;&lt;RecNum&gt;391&lt;/RecNum&gt;&lt;record&gt;&lt;rec-number&gt;391&lt;/rec-number&gt;&lt;foreign-keys&gt;&lt;key app="EN" db-id="fa9zzpeebwaf0befv0j5z0wvr002xawdr02s"&gt;391&lt;/key&gt;&lt;/foreign-keys&gt;&lt;ref-type name="Journal Article"&gt;17&lt;/ref-type&gt;&lt;contributors&gt;&lt;authors&gt;&lt;author&gt;Park, Ki-young&lt;/author&gt;&lt;author&gt;Lee, Byung-ryul&lt;/author&gt;&lt;author&gt;Lee, Hyun&lt;/author&gt;&lt;author&gt;Yim, Yun-kyoung&lt;/author&gt;&lt;author&gt;Hong, Kwon-eui&lt;/author&gt;&lt;author&gt;Kim, Yun-jin&lt;/author&gt;&lt;/authors&gt;&lt;/contributors&gt;&lt;titles&gt;&lt;title&gt;A fMRI study on the cerebral activity induced by Electro-acupuncture on Taixi(K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94-208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637D5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KI3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  <w:lang w:val="en-US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(BA2,3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Year&gt;2009&lt;/Year&gt;&lt;RecNum&gt;373&lt;/RecNum&gt;&lt;record&gt;&lt;rec-number&gt;373&lt;/rec-number&gt;&lt;foreign-keys&gt;&lt;key app="EN" db-id="fa9zzpeebwaf0befv0j5z0wvr002xawdr02s"&gt;37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陈尚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朱芬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捻转和非捻转刺激太溪穴后脑激活状态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full-title&gt;&lt;/periodical&gt;&lt;pages&gt;5020-5022&lt;/pages&gt;&lt;volume&gt;13&lt;/volume&gt;&lt;number&gt;2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穴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太溪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/keywords&gt;&lt;dates&gt;&lt;year&gt;2009&lt;/year&gt;&lt;/dates&gt;&lt;isbn&gt;1673-8225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t>[7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 xml:space="preserve"> STG(BA2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Year&gt;2009&lt;/Year&gt;&lt;RecNum&gt;373&lt;/RecNum&gt;&lt;record&gt;&lt;rec-number&gt;373&lt;/rec-number&gt;&lt;foreign-keys&gt;&lt;key app="EN" db-id="fa9zzpeebwaf0befv0j5z0wvr002xawdr02s"&gt;37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陈尚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朱芬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捻转和非捻转刺激太溪穴后脑激活状态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full-title&gt;&lt;/periodical&gt;&lt;pages&gt;5020-5022&lt;/pages&gt;&lt;volume&gt;13&lt;/volume&gt;&lt;number&gt;2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穴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太溪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/keywords&gt;&lt;dates&gt;&lt;year&gt;2009&lt;/year&gt;&lt;/dates&gt;&lt;isbn&gt;1673-8225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t>[7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. MFG (BA4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Year&gt;2009&lt;/Year&gt;&lt;RecNum&gt;373&lt;/RecNum&gt;&lt;record&gt;&lt;rec-number&gt;373&lt;/rec-number&gt;&lt;foreign-keys&gt;&lt;key app="EN" db-id="fa9zzpeebwaf0befv0j5z0wvr002xawdr02s"&gt;37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陈尚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朱芬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捻转和非捻转刺激太溪穴后脑激活状态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full-title&gt;&lt;/periodical&gt;&lt;pages&gt;5020-5022&lt;/pages&gt;&lt;volume&gt;13&lt;/volume&gt;&lt;number&gt;2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穴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太溪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/keywords&gt;&lt;dates&gt;&lt;year&gt;2009&lt;/year&gt;&lt;/dates&gt;&lt;isbn&gt;1673-8225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t>[7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, IFG(BA45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Year&gt;2009&lt;/Year&gt;&lt;RecNum&gt;373&lt;/RecNum&gt;&lt;record&gt;&lt;rec-number&gt;373&lt;/rec-number&gt;&lt;foreign-keys&gt;&lt;key app="EN" db-id="fa9zzpeebwaf0befv0j5z0wvr002xawdr02s"&gt;37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陈尚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朱芬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捻转和非捻转刺激太溪穴后脑激活状态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full-title&gt;&lt;/periodical&gt;&lt;pages&gt;5020-5022&lt;/pages&gt;&lt;volume&gt;13&lt;/volume&gt;&lt;number&gt;2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穴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太溪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/keywords&gt;&lt;dates&gt;&lt;year&gt;2009&lt;/year&gt;&lt;/dates&gt;&lt;isbn&gt;1673-8225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t>[7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, IPL(BA4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Year&gt;2009&lt;/Year&gt;&lt;RecNum&gt;373&lt;/RecNum&gt;&lt;record&gt;&lt;rec-number&gt;373&lt;/rec-number&gt;&lt;foreign-keys&gt;&lt;key app="EN" db-id="fa9zzpeebwaf0befv0j5z0wvr002xawdr02s"&gt;373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程华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陈尚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朱芬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捻转和非捻转刺激太溪穴后脑激活状态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中国组织工程研究与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full-title&gt;&lt;/periodical&gt;&lt;pages&gt;5020-5022&lt;/pages&gt;&lt;volume&gt;13&lt;/volume&gt;&lt;number&gt;2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功能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穴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太溪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>&lt;/keyword&gt;&lt;/keywords&gt;&lt;dates&gt;&lt;year&gt;2009&lt;/year&gt;&lt;/dates&gt;&lt;isbn&gt;1673-8225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t>[7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 xml:space="preserve">; </w:t>
            </w:r>
            <w:proofErr w:type="spellStart"/>
            <w:r>
              <w:rPr>
                <w:rFonts w:ascii="Times New Roman" w:hAnsi="Times New Roman" w:cs="Times New Roman" w:hint="eastAsia"/>
                <w:b/>
                <w:sz w:val="12"/>
                <w:szCs w:val="12"/>
                <w:lang w:val="it-IT"/>
              </w:rPr>
              <w:t>U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>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  <w:t xml:space="preserve"> side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: AUC</w:t>
            </w:r>
            <w:hyperlink w:anchor="_ENREF_79" w:tooltip="Parrish, 2005 #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instrText xml:space="preserve"> ADDIN EN.CITE &lt;EndNote&gt;&lt;Cite&gt;&lt;Author&gt;Parrish&lt;/Author&gt;&lt;Year&gt;2005&lt;/Year&gt;&lt;RecNum&gt;89&lt;/RecNum&gt;&lt;record&gt;&lt;rec-number&gt;89&lt;/rec-number&gt;&lt;foreign-keys&gt;&lt;key app="EN" db-id="fa9zzpeebwaf0befv0j5z0wvr002xawdr02s"&gt;89&lt;/key&gt;&lt;/foreign-keys&gt;&lt;ref-type name="Journal Article"&gt;17&lt;/ref-type&gt;&lt;contributors&gt;&lt;authors&gt;&lt;author&gt;Parrish, T. B.&lt;/author&gt;&lt;author&gt;Schaeffer, A.&lt;/author&gt;&lt;author&gt;Catanese, M.&lt;/author&gt;&lt;author&gt;Rogel, M. J.&lt;/author&gt;&lt;/authors&gt;&lt;/contributors&gt;&lt;auth-address&gt;Department of Radiology, Northwestern University, Chicago, IL 60611, USA. toddp@northwestern.edu&lt;/auth-address&gt;&lt;titles&gt;&lt;title&gt;Functional magnetic resonance imaging of real and sham acupuncture. Noninvasively measuring cortical activation from acupuncture&lt;/title&gt;&lt;secondary-title&gt;IEEE Eng Med Biol Mag&lt;/secondary-title&gt;&lt;/titles&gt;&lt;periodical&gt;&lt;full-title&gt;IEEE Eng Med Biol Mag&lt;/full-title&gt;&lt;/periodical&gt;&lt;pages&gt;35-40&lt;/pages&gt;&lt;volume&gt;24&lt;/volume&gt;&lt;number&gt;2&lt;/number&gt;&lt;edition&gt;2005/04/14&lt;/edition&gt;&lt;keywords&gt;&lt;keyword&gt;Acupuncture/*methods&lt;/keyword&gt;&lt;keyword&gt;Acupuncture Therapy/*methods&lt;/keyword&gt;&lt;keyword&gt;Brain Mapping/*methods&lt;/keyword&gt;&lt;keyword&gt;Cerebral Cortex/*physiology&lt;/keyword&gt;&lt;keyword&gt;Evoked Potentials, Somatosensory/*physiology&lt;/keyword&gt;&lt;keyword&gt;Humans&lt;/keyword&gt;&lt;keyword&gt;Image Interpretation, Computer-Assisted/*methods&lt;/keyword&gt;&lt;keyword&gt;Magnetic Resonance Imaging/*methods&lt;/keyword&gt;&lt;keyword&gt;Physical Stimulation/*methods&lt;/keyword&gt;&lt;/keywords&gt;&lt;dates&gt;&lt;year&gt;2005&lt;/year&gt;&lt;pub-dates&gt;&lt;date&gt;Mar-Apr&lt;/date&gt;&lt;/pub-dates&gt;&lt;/dates&gt;&lt;isbn&gt;0739-5175 (Print)&lt;/isbn&gt;&lt;accession-num&gt;15825843&lt;/accession-num&gt;&lt;urls&gt;&lt;related-urls&gt;&lt;url&gt;http://www.ncbi.nlm.nih.gov/entrez/query.fcgi?cmd=Retrieve&amp;amp;db=PubMed&amp;amp;dopt=Citation&amp;amp;list_uids=15825843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t>[8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it-IT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; B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10(MFG), BA22,42(STG), BA43, 44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)</w:t>
            </w:r>
            <w:hyperlink w:anchor="_ENREF_106" w:tooltip="Ki-young, 2003 #39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-young&lt;/Author&gt;&lt;Year&gt;2003&lt;/Year&gt;&lt;RecNum&gt;391&lt;/RecNum&gt;&lt;record&gt;&lt;rec-number&gt;391&lt;/rec-number&gt;&lt;foreign-keys&gt;&lt;key app="EN" db-id="fa9zzpeebwaf0befv0j5z0wvr002xawdr02s"&gt;391&lt;/key&gt;&lt;/foreign-keys&gt;&lt;ref-type name="Journal Article"&gt;17&lt;/ref-type&gt;&lt;contributors&gt;&lt;authors&gt;&lt;author&gt;Park, Ki-young&lt;/author&gt;&lt;author&gt;Lee, Byung-ryul&lt;/author&gt;&lt;author&gt;Lee, Hyun&lt;/author&gt;&lt;author&gt;Yim, Yun-kyoung&lt;/author&gt;&lt;author&gt;Hong, Kwon-eui&lt;/author&gt;&lt;author&gt;Kim, Yun-jin&lt;/author&gt;&lt;/authors&gt;&lt;/contributors&gt;&lt;titles&gt;&lt;title&gt;A fMRI study on the cerebral activity induced by Electro-acupuncture on Taixi(K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94-208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637D5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  <w:lang w:val="en-US"/>
              </w:rPr>
            </w:pPr>
            <w:r w:rsidRPr="00F637D5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Unclear side: </w:t>
            </w:r>
            <w:r w:rsidRPr="00F637D5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BA6(SFG, preCG)</w:t>
            </w:r>
            <w:hyperlink w:anchor="_ENREF_106" w:tooltip="Ki-young, 2003 #391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i-young&lt;/Author&gt;&lt;Year&gt;2003&lt;/Year&gt;&lt;RecNum&gt;391&lt;/RecNum&gt;&lt;record&gt;&lt;rec-number&gt;391&lt;/rec-number&gt;&lt;foreign-keys&gt;&lt;key app="EN" db-id="fa9zzpeebwaf0befv0j5z0wvr002xawdr02s"&gt;391&lt;/key&gt;&lt;/foreign-keys&gt;&lt;ref-type name="Journal Article"&gt;17&lt;/ref-type&gt;&lt;contributors&gt;&lt;authors&gt;&lt;author&gt;Park, Ki-young&lt;/author&gt;&lt;author&gt;Lee, Byung-ryul&lt;/author&gt;&lt;author&gt;Lee, Hyun&lt;/author&gt;&lt;author&gt;Yim, Yun-kyoung&lt;/author&gt;&lt;author&gt;Hong, Kwon-eui&lt;/author&gt;&lt;author&gt;Kim, Yun-jin&lt;/author&gt;&lt;/authors&gt;&lt;/contributors&gt;&lt;titles&gt;&lt;title&gt;A fMRI study on the cerebral activity induced by Electro-acupuncture on Taixi(K3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94-208&lt;/pages&gt;&lt;volume&gt;20&lt;/volume&gt;&lt;number&gt;3&lt;/number&gt;&lt;dates&gt;&lt;year&gt;2003&lt;/year&gt;&lt;pub-dates&gt;&lt;date&gt;June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637D5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KI6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</w:pP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: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motor area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instrText xml:space="preserve"> ADDIN EN.CITE &lt;EndNote&gt;&lt;Cite&gt;&lt;Author&gt;Yoon&lt;/Author&gt;&lt;Year&gt;2001&lt;/Year&gt;&lt;RecNum&gt;397&lt;/RecNum&gt;&lt;record&gt;&lt;rec-number&gt;397&lt;/rec-number&gt;&lt;foreign-keys&gt;&lt;key app="EN" db-id="fa9zzpeebwaf0befv0j5z0wvr002xawdr02s"&gt;397&lt;/key&gt;&lt;/foreign-keys&gt;&lt;ref-type name="Journal Article"&gt;17&lt;/ref-type&gt;&lt;contributors&gt;&lt;authors&gt;&lt;author&gt;Yoon, Jong-hwa&lt;/author&gt;&lt;author&gt;Hwang, Min-sup&lt;/author&gt;&lt;author&gt;Bae, Geon-tae&lt;/author&gt;&lt;author&gt;Lee, Soo-hong&lt;/author&gt;&lt;author&gt;Lee, Sung-deok&lt;/author&gt;&lt;author&gt;Jang, Jun-hyeok&lt;/author&gt;&lt;author&gt;Kim, Kyoung-ho&lt;/author&gt;&lt;author&gt;Jang, Young-min&lt;/author&gt;&lt;author&gt;Byun, Wu-mok&lt;/author&gt;&lt;author&gt;Kim, Gap-sung&lt;/author&gt;&lt;/authors&gt;&lt;/contributors&gt;&lt;titles&gt;&lt;title&gt;The new finding on BOLD response of motor acupoint KI6 by fMRI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60-69&lt;/pages&gt;&lt;volume&gt;18&lt;/volume&gt;&lt;number&gt;5&lt;/number&gt;&lt;dates&gt;&lt;year&gt;2001&lt;/year&gt;&lt;pub-dates&gt;&lt;date&gt;Oct&lt;/date&gt;&lt;/pub-dates&gt;&lt;/dates&gt;&lt;urls&gt;&lt;/urls&gt;&lt;/record&gt;&lt;/Cite&gt;&lt;Cite&gt;&lt;Author&gt;Kwon&lt;/Author&gt;&lt;Year&gt;2004&lt;/Year&gt;&lt;RecNum&gt;382&lt;/RecNum&gt;&lt;record&gt;&lt;rec-number&gt;382&lt;/rec-number&gt;&lt;foreign-keys&gt;&lt;key app="EN" db-id="fa9zzpeebwaf0befv0j5z0wvr002xawdr02s"&gt;382&lt;/key&gt;&lt;/foreign-keys&gt;&lt;ref-type name="Journal Article"&gt;17&lt;/ref-type&gt;&lt;contributors&gt;&lt;authors&gt;&lt;author&gt;Kwon, Cheol-hyeon&lt;/author&gt;&lt;author&gt;Lee, Jun-beom&lt;/author&gt;&lt;author&gt;Hwang, Min-seob&lt;/author&gt;&lt;author&gt;Yoon, Jong-hwa&lt;/author&gt;&lt;/authors&gt;&lt;/contributors&gt;&lt;titles&gt;&lt;title&gt;The New Finding on BOLD Response of Moter Acupoint KI6 by fMRI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177-186&lt;/pages&gt;&lt;volume&gt;21&lt;/volume&gt;&lt;number&gt;6&lt;/number&gt;&lt;dates&gt;&lt;year&gt;2004&lt;/year&gt;&lt;pub-dates&gt;&lt;date&gt;Dec&lt;/date&gt;&lt;/pub-dates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t>[116,117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it-IT"/>
              </w:rPr>
              <w:fldChar w:fldCharType="end"/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KI7 (NA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BA9(SFG,MFG)</w:t>
            </w:r>
            <w:hyperlink w:anchor="_ENREF_109" w:tooltip="Kang, 2003 #39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ang&lt;/Author&gt;&lt;Year&gt;2003&lt;/Year&gt;&lt;RecNum&gt;390&lt;/RecNum&gt;&lt;record&gt;&lt;rec-number&gt;390&lt;/rec-number&gt;&lt;foreign-keys&gt;&lt;key app="EN" db-id="fa9zzpeebwaf0befv0j5z0wvr002xawdr02s"&gt;390&lt;/key&gt;&lt;/foreign-keys&gt;&lt;ref-type name="Journal Article"&gt;17&lt;/ref-type&gt;&lt;contributors&gt;&lt;authors&gt;&lt;author&gt;Kang, Jae-hui&lt;/author&gt;&lt;author&gt;Lee, Hyun&lt;/author&gt;&lt;author&gt;Lee, Byung-ryul&lt;/author&gt;&lt;author&gt;Hong, Kwon-eui&lt;/author&gt;&lt;author&gt;Yim, Yun-kyoung&lt;/author&gt;&lt;author&gt;Kim, Yun-jin&lt;/author&gt;&lt;/authors&gt;&lt;/contributors&gt;&lt;titles&gt;&lt;title&gt;A fMRI study on the cerebral activity induced by Electro-acupuncture on K7(Fuliu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66-84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BA19(MTG,FG,IOG)</w:t>
            </w:r>
            <w:hyperlink w:anchor="_ENREF_109" w:tooltip="Kang, 2003 #39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ang&lt;/Author&gt;&lt;Year&gt;2003&lt;/Year&gt;&lt;RecNum&gt;390&lt;/RecNum&gt;&lt;record&gt;&lt;rec-number&gt;390&lt;/rec-number&gt;&lt;foreign-keys&gt;&lt;key app="EN" db-id="fa9zzpeebwaf0befv0j5z0wvr002xawdr02s"&gt;390&lt;/key&gt;&lt;/foreign-keys&gt;&lt;ref-type name="Journal Article"&gt;17&lt;/ref-type&gt;&lt;contributors&gt;&lt;authors&gt;&lt;author&gt;Kang, Jae-hui&lt;/author&gt;&lt;author&gt;Lee, Hyun&lt;/author&gt;&lt;author&gt;Lee, Byung-ryul&lt;/author&gt;&lt;author&gt;Hong, Kwon-eui&lt;/author&gt;&lt;author&gt;Yim, Yun-kyoung&lt;/author&gt;&lt;author&gt;Kim, Yun-jin&lt;/author&gt;&lt;/authors&gt;&lt;/contributors&gt;&lt;titles&gt;&lt;title&gt;A fMRI study on the cerebral activity induced by Electro-acupuncture on K7(Fuliu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66-84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BA23, 31, 32(post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hyperlink w:anchor="_ENREF_109" w:tooltip="Kang, 2003 #39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ang&lt;/Author&gt;&lt;Year&gt;2003&lt;/Year&gt;&lt;RecNum&gt;390&lt;/RecNum&gt;&lt;record&gt;&lt;rec-number&gt;390&lt;/rec-number&gt;&lt;foreign-keys&gt;&lt;key app="EN" db-id="fa9zzpeebwaf0befv0j5z0wvr002xawdr02s"&gt;390&lt;/key&gt;&lt;/foreign-keys&gt;&lt;ref-type name="Journal Article"&gt;17&lt;/ref-type&gt;&lt;contributors&gt;&lt;authors&gt;&lt;author&gt;Kang, Jae-hui&lt;/author&gt;&lt;author&gt;Lee, Hyun&lt;/author&gt;&lt;author&gt;Lee, Byung-ryul&lt;/author&gt;&lt;author&gt;Hong, Kwon-eui&lt;/author&gt;&lt;author&gt;Yim, Yun-kyoung&lt;/author&gt;&lt;author&gt;Kim, Yun-jin&lt;/author&gt;&lt;/authors&gt;&lt;/contributors&gt;&lt;titles&gt;&lt;title&gt;A fMRI study on the cerebral activity induced by Electro-acupuncture on K7(Fuliu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66-84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24(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n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)</w:t>
            </w:r>
            <w:hyperlink w:anchor="_ENREF_109" w:tooltip="Kang, 2003 #39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ang&lt;/Author&gt;&lt;Year&gt;2003&lt;/Year&gt;&lt;RecNum&gt;390&lt;/RecNum&gt;&lt;record&gt;&lt;rec-number&gt;390&lt;/rec-number&gt;&lt;foreign-keys&gt;&lt;key app="EN" db-id="fa9zzpeebwaf0befv0j5z0wvr002xawdr02s"&gt;390&lt;/key&gt;&lt;/foreign-keys&gt;&lt;ref-type name="Journal Article"&gt;17&lt;/ref-type&gt;&lt;contributors&gt;&lt;authors&gt;&lt;author&gt;Kang, Jae-hui&lt;/author&gt;&lt;author&gt;Lee, Hyun&lt;/author&gt;&lt;author&gt;Lee, Byung-ryul&lt;/author&gt;&lt;author&gt;Hong, Kwon-eui&lt;/author&gt;&lt;author&gt;Yim, Yun-kyoung&lt;/author&gt;&lt;author&gt;Kim, Yun-jin&lt;/author&gt;&lt;/authors&gt;&lt;/contributors&gt;&lt;titles&gt;&lt;title&gt;A fMRI study on the cerebral activity induced by Electro-acupuncture on K7(Fuliu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66-84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BA39(MTG)</w:t>
            </w:r>
            <w:hyperlink w:anchor="_ENREF_109" w:tooltip="Kang, 2003 #39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ang&lt;/Author&gt;&lt;Year&gt;2003&lt;/Year&gt;&lt;RecNum&gt;390&lt;/RecNum&gt;&lt;record&gt;&lt;rec-number&gt;390&lt;/rec-number&gt;&lt;foreign-keys&gt;&lt;key app="EN" db-id="fa9zzpeebwaf0befv0j5z0wvr002xawdr02s"&gt;390&lt;/key&gt;&lt;/foreign-keys&gt;&lt;ref-type name="Journal Article"&gt;17&lt;/ref-type&gt;&lt;contributors&gt;&lt;authors&gt;&lt;author&gt;Kang, Jae-hui&lt;/author&gt;&lt;author&gt;Lee, Hyun&lt;/author&gt;&lt;author&gt;Lee, Byung-ryul&lt;/author&gt;&lt;author&gt;Hong, Kwon-eui&lt;/author&gt;&lt;author&gt;Yim, Yun-kyoung&lt;/author&gt;&lt;author&gt;Kim, Yun-jin&lt;/author&gt;&lt;/authors&gt;&lt;/contributors&gt;&lt;titles&gt;&lt;title&gt;A fMRI study on the cerebral activity induced by Electro-acupuncture on K7(Fuliu)&lt;/title&gt;&lt;secondary-title&gt;The Journal of Korean Acupuncture &amp;amp; Moxibustion Society&lt;/secondary-title&gt;&lt;/titles&gt;&lt;periodical&gt;&lt;full-title&gt;The Journal of Korean Acupuncture &amp;amp; Moxibustion Society&lt;/full-title&gt;&lt;/periodical&gt;&lt;pages&gt;66-84&lt;/pages&gt;&lt;volume&gt;20&lt;/volume&gt;&lt;number&gt;4&lt;/number&gt;&lt;dates&gt;&lt;year&gt;2003&lt;/year&gt;&lt;pub-dates&gt;&lt;date&gt;Aug&lt;/date&gt;&lt;/pub-dates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8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/>
                <w:sz w:val="12"/>
                <w:szCs w:val="12"/>
                <w:lang w:val="it-IT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KI8 (NA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7/18/19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G(BA17/18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1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G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PG(BA7/22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TG(BA21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TG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CC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lme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; IOG(BA17/18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OG(BA18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G(BA20/37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lat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IN(BA13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ef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GB34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PMC(BA6)</w:t>
            </w:r>
            <w:hyperlink w:anchor="_ENREF_28" w:tooltip="Jeun, 2005 #8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Jeun&lt;/Author&gt;&lt;Year&gt;2005&lt;/Year&gt;&lt;RecNum&gt;80&lt;/RecNum&gt;&lt;record&gt;&lt;rec-number&gt;80&lt;/rec-number&gt;&lt;foreign-keys&gt;&lt;key app="EN" db-id="fa9zzpeebwaf0befv0j5z0wvr002xawdr02s"&gt;80&lt;/key&gt;&lt;/foreign-keys&gt;&lt;ref-type name="Journal Article"&gt;17&lt;/ref-type&gt;&lt;contributors&gt;&lt;authors&gt;&lt;author&gt;Jeun, S. S.&lt;/author&gt;&lt;author&gt;Kim, J. S.&lt;/author&gt;&lt;author&gt;Kim, B. S.&lt;/author&gt;&lt;author&gt;Park, S. D.&lt;/author&gt;&lt;author&gt;Lim, E. C.&lt;/author&gt;&lt;author&gt;Choi, G. S.&lt;/author&gt;&lt;author&gt;Choe, B. Y.&lt;/author&gt;&lt;/authors&gt;&lt;/contributors&gt;&lt;auth-address&gt;Department of Neurosurgery, College of Medicine, The Catholic University of Korea, Seoul, Korea. ssjeun@catholic.ac.kr&lt;/auth-address&gt;&lt;titles&gt;&lt;title&gt;Acupuncture stimulation for motor cortex activities: a 3T fMRI study&lt;/title&gt;&lt;secondary-title&gt;Am J Chin Med&lt;/secondary-title&gt;&lt;/titles&gt;&lt;periodical&gt;&lt;full-title&gt;Am J Chin Med&lt;/full-title&gt;&lt;/periodical&gt;&lt;pages&gt;573-8&lt;/pages&gt;&lt;volume&gt;33&lt;/volume&gt;&lt;number&gt;4&lt;/number&gt;&lt;edition&gt;2005/09/22&lt;/edition&gt;&lt;keywords&gt;&lt;keyword&gt;*Acupuncture&lt;/keyword&gt;&lt;keyword&gt;Adult&lt;/keyword&gt;&lt;keyword&gt;Female&lt;/keyword&gt;&lt;keyword&gt;Humans&lt;/keyword&gt;&lt;keyword&gt;Knee&lt;/keyword&gt;&lt;keyword&gt;*Magnetic Resonance Imaging&lt;/keyword&gt;&lt;keyword&gt;Male&lt;/keyword&gt;&lt;keyword&gt;Motor Cortex/*physiology&lt;/keyword&gt;&lt;keyword&gt;Somatosensory Cortex/physiology&lt;/keyword&gt;&lt;keyword&gt;Stroke/physiopathology/therapy&lt;/keyword&gt;&lt;/keywords&gt;&lt;dates&gt;&lt;year&gt;2005&lt;/year&gt;&lt;/dates&gt;&lt;isbn&gt;0192-415X (Print)&lt;/isbn&gt;&lt;accession-num&gt;16173531&lt;/accession-num&gt;&lt;urls&gt;&lt;related-urls&gt;&lt;url&gt;http://www.ncbi.nlm.nih.gov/entrez/query.fcgi?cmd=Retrieve&amp;amp;db=PubMed&amp;amp;dopt=Citation&amp;amp;list_uids=16173531&lt;/url&gt;&lt;/related-urls&gt;&lt;/urls&gt;&lt;electronic-resource-num&gt;S0192415X0500317X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PL(BA7)</w:t>
            </w:r>
            <w:hyperlink w:anchor="_ENREF_28" w:tooltip="Jeun, 2005 #8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Jeun&lt;/Author&gt;&lt;Year&gt;2005&lt;/Year&gt;&lt;RecNum&gt;80&lt;/RecNum&gt;&lt;record&gt;&lt;rec-number&gt;80&lt;/rec-number&gt;&lt;foreign-keys&gt;&lt;key app="EN" db-id="fa9zzpeebwaf0befv0j5z0wvr002xawdr02s"&gt;80&lt;/key&gt;&lt;/foreign-keys&gt;&lt;ref-type name="Journal Article"&gt;17&lt;/ref-type&gt;&lt;contributors&gt;&lt;authors&gt;&lt;author&gt;Jeun, S. S.&lt;/author&gt;&lt;author&gt;Kim, J. S.&lt;/author&gt;&lt;author&gt;Kim, B. S.&lt;/author&gt;&lt;author&gt;Park, S. D.&lt;/author&gt;&lt;author&gt;Lim, E. C.&lt;/author&gt;&lt;author&gt;Choi, G. S.&lt;/author&gt;&lt;author&gt;Choe, B. Y.&lt;/author&gt;&lt;/authors&gt;&lt;/contributors&gt;&lt;auth-address&gt;Department of Neurosurgery, College of Medicine, The Catholic University of Korea, Seoul, Korea. ssjeun@catholic.ac.kr&lt;/auth-address&gt;&lt;titles&gt;&lt;title&gt;Acupuncture stimulation for motor cortex activities: a 3T fMRI study&lt;/title&gt;&lt;secondary-title&gt;Am J Chin Med&lt;/secondary-title&gt;&lt;/titles&gt;&lt;periodical&gt;&lt;full-title&gt;Am J Chin Med&lt;/full-title&gt;&lt;/periodical&gt;&lt;pages&gt;573-8&lt;/pages&gt;&lt;volume&gt;33&lt;/volume&gt;&lt;number&gt;4&lt;/number&gt;&lt;edition&gt;2005/09/22&lt;/edition&gt;&lt;keywords&gt;&lt;keyword&gt;*Acupuncture&lt;/keyword&gt;&lt;keyword&gt;Adult&lt;/keyword&gt;&lt;keyword&gt;Female&lt;/keyword&gt;&lt;keyword&gt;Humans&lt;/keyword&gt;&lt;keyword&gt;Knee&lt;/keyword&gt;&lt;keyword&gt;*Magnetic Resonance Imaging&lt;/keyword&gt;&lt;keyword&gt;Male&lt;/keyword&gt;&lt;keyword&gt;Motor Cortex/*physiology&lt;/keyword&gt;&lt;keyword&gt;Somatosensory Cortex/physiology&lt;/keyword&gt;&lt;keyword&gt;Stroke/physiopathology/therapy&lt;/keyword&gt;&lt;/keywords&gt;&lt;dates&gt;&lt;year&gt;2005&lt;/year&gt;&lt;/dates&gt;&lt;isbn&gt;0192-415X (Print)&lt;/isbn&gt;&lt;accession-num&gt;16173531&lt;/accession-num&gt;&lt;urls&gt;&lt;related-urls&gt;&lt;url&gt;http://www.ncbi.nlm.nih.gov/entrez/query.fcgi?cmd=Retrieve&amp;amp;db=PubMed&amp;amp;dopt=Citation&amp;amp;list_uids=16173531&lt;/url&gt;&lt;/related-urls&gt;&lt;/urls&gt;&lt;electronic-resource-num&gt;S0192415X0500317X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G(BA40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1" \o "Wu, 2002 #117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BA4,6,7(141)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202&lt;/RecNum&gt;&lt;record&gt;&lt;rec-number&gt;202&lt;/rec-number&gt;&lt;foreign-keys&gt;&lt;key app="EN" db-id="fa9zzpeebwaf0befv0j5z0wvr002xawdr02s"&gt;20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(fMRI)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对判定针刺技术引发大脑皮层反应的价值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医疗设备信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医疗设备信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84-86&lt;/pages&gt;&lt;volume&gt;22&lt;/volume&gt;&lt;number&gt;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影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BOLD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dor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FG(BA6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(BA41/42, 38,22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,2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EOC(BA18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1" \o "Wu, 2002 #117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au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1" \o "Wu, 2002 #117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ACC(BA24,32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1" \o "Wu, 2002 #117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7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(BA10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M1(BA4)</w:t>
            </w:r>
            <w:hyperlink w:anchor="_ENREF_28" w:tooltip="Jeun, 2005 #80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Jeun&lt;/Author&gt;&lt;Year&gt;2005&lt;/Year&gt;&lt;RecNum&gt;80&lt;/RecNum&gt;&lt;record&gt;&lt;rec-number&gt;80&lt;/rec-number&gt;&lt;foreign-keys&gt;&lt;key app="EN" db-id="fa9zzpeebwaf0befv0j5z0wvr002xawdr02s"&gt;80&lt;/key&gt;&lt;/foreign-keys&gt;&lt;ref-type name="Journal Article"&gt;17&lt;/ref-type&gt;&lt;contributors&gt;&lt;authors&gt;&lt;author&gt;Jeun, S. S.&lt;/author&gt;&lt;author&gt;Kim, J. S.&lt;/author&gt;&lt;author&gt;Kim, B. S.&lt;/author&gt;&lt;author&gt;Park, S. D.&lt;/author&gt;&lt;author&gt;Lim, E. C.&lt;/author&gt;&lt;author&gt;Choi, G. S.&lt;/author&gt;&lt;author&gt;Choe, B. Y.&lt;/author&gt;&lt;/authors&gt;&lt;/contributors&gt;&lt;auth-address&gt;Department of Neurosurgery, College of Medicine, The Catholic University of Korea, Seoul, Korea. ssjeun@catholic.ac.kr&lt;/auth-address&gt;&lt;titles&gt;&lt;title&gt;Acupuncture stimulation for motor cortex activities: a 3T fMRI study&lt;/title&gt;&lt;secondary-title&gt;Am J Chin Med&lt;/secondary-title&gt;&lt;/titles&gt;&lt;periodical&gt;&lt;full-title&gt;Am J Chin Med&lt;/full-title&gt;&lt;/periodical&gt;&lt;pages&gt;573-8&lt;/pages&gt;&lt;volume&gt;33&lt;/volume&gt;&lt;number&gt;4&lt;/number&gt;&lt;edition&gt;2005/09/22&lt;/edition&gt;&lt;keywords&gt;&lt;keyword&gt;*Acupuncture&lt;/keyword&gt;&lt;keyword&gt;Adult&lt;/keyword&gt;&lt;keyword&gt;Female&lt;/keyword&gt;&lt;keyword&gt;Humans&lt;/keyword&gt;&lt;keyword&gt;Knee&lt;/keyword&gt;&lt;keyword&gt;*Magnetic Resonance Imaging&lt;/keyword&gt;&lt;keyword&gt;Male&lt;/keyword&gt;&lt;keyword&gt;Motor Cortex/*physiology&lt;/keyword&gt;&lt;keyword&gt;Somatosensory Cortex/physiology&lt;/keyword&gt;&lt;keyword&gt;Stroke/physiopathology/therapy&lt;/keyword&gt;&lt;/keywords&gt;&lt;dates&gt;&lt;year&gt;2005&lt;/year&gt;&lt;/dates&gt;&lt;isbn&gt;0192-415X (Print)&lt;/isbn&gt;&lt;accession-num&gt;16173531&lt;/accession-num&gt;&lt;urls&gt;&lt;related-urls&gt;&lt;url&gt;http://www.ncbi.nlm.nih.gov/entrez/query.fcgi?cmd=Retrieve&amp;amp;db=PubMed&amp;amp;dopt=Citation&amp;amp;list_uids=16173531&lt;/url&gt;&lt;/related-urls&gt;&lt;/urls&gt;&lt;electronic-resource-num&gt;S0192415X0500317X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FG(BA9,46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: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basal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gangli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正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伟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嘉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松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用功能磁共振成像探讨经穴和大脑皮层的关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13-115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大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</w:t>
            </w:r>
            <w:hyperlink w:anchor="_ENREF_97" w:tooltip="Fang, 2006 #5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Con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rostra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ACC(BA24,32)</w:t>
            </w:r>
            <w:hyperlink w:anchor="_ENREF_31" w:tooltip="Wu, 2002 #117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u&lt;/Author&gt;&lt;Year&gt;2002&lt;/Year&gt;&lt;RecNum&gt;117&lt;/RecNum&gt;&lt;record&gt;&lt;rec-number&gt;117&lt;/rec-number&gt;&lt;foreign-keys&gt;&lt;key app="EN" db-id="fa9zzpeebwaf0befv0j5z0wvr002xawdr02s"&gt;117&lt;/key&gt;&lt;/foreign-keys&gt;&lt;ref-type name="Journal Article"&gt;17&lt;/ref-type&gt;&lt;contributors&gt;&lt;authors&gt;&lt;author&gt;Wu, M. T.&lt;/author&gt;&lt;author&gt;Sheen, J. M.&lt;/author&gt;&lt;author&gt;Chuang, K. H.&lt;/author&gt;&lt;author&gt;Yang, P.&lt;/author&gt;&lt;author&gt;Chin, S. L.&lt;/author&gt;&lt;author&gt;Tsai, C. Y.&lt;/author&gt;&lt;author&gt;Chen, C. J.&lt;/author&gt;&lt;author&gt;Liao, J. R.&lt;/author&gt;&lt;author&gt;Lai, P. H.&lt;/author&gt;&lt;author&gt;Chu, K. A.&lt;/author&gt;&lt;author&gt;Pan, H. B.&lt;/author&gt;&lt;author&gt;Yang, C. F.&lt;/author&gt;&lt;/authors&gt;&lt;/contributors&gt;&lt;auth-address&gt;Department of Radiology, Kaohsiung Veterans General Hospital, Kaohsiung 813, Taiwan, Republic of China.&lt;/auth-address&gt;&lt;titles&gt;&lt;title&gt;Neuronal specificity of acupuncture response: a fMRI study with electroacupuncture&lt;/title&gt;&lt;secondary-title&gt;Neuroimage&lt;/secondary-title&gt;&lt;/titles&gt;&lt;periodical&gt;&lt;full-title&gt;Neuroimage&lt;/full-title&gt;&lt;/periodical&gt;&lt;pages&gt;1028-37&lt;/pages&gt;&lt;volume&gt;16&lt;/volume&gt;&lt;number&gt;4&lt;/number&gt;&lt;edition&gt;2002/08/31&lt;/edition&gt;&lt;keywords&gt;&lt;keyword&gt;Adult&lt;/keyword&gt;&lt;keyword&gt;Auditory Cortex/physiology&lt;/keyword&gt;&lt;keyword&gt;Brain/*physiology&lt;/keyword&gt;&lt;keyword&gt;Brain Mapping&lt;/keyword&gt;&lt;keyword&gt;*Electroacupuncture&lt;/keyword&gt;&lt;keyword&gt;Female&lt;/keyword&gt;&lt;keyword&gt;Humans&lt;/keyword&gt;&lt;keyword&gt;Hypothalamus/physiology&lt;/keyword&gt;&lt;keyword&gt;Limbic System/physiology&lt;/keyword&gt;&lt;keyword&gt;*Magnetic Resonance Imaging&lt;/keyword&gt;&lt;keyword&gt;Male&lt;/keyword&gt;&lt;keyword&gt;Neurons/*physiology&lt;/keyword&gt;&lt;keyword&gt;Visual Cortex/physiology&lt;/keyword&gt;&lt;/keywords&gt;&lt;dates&gt;&lt;year&gt;2002&lt;/year&gt;&lt;pub-dates&gt;&lt;date&gt;Aug&lt;/date&gt;&lt;/pub-dates&gt;&lt;/dates&gt;&lt;isbn&gt;1053-8119 (Print)&lt;/isbn&gt;&lt;accession-num&gt;12202090&lt;/accession-num&gt;&lt;urls&gt;&lt;related-urls&gt;&lt;url&gt;http://www.ncbi.nlm.nih.gov/entrez/query.fcgi?cmd=Retrieve&amp;amp;db=PubMed&amp;amp;dopt=Citation&amp;amp;list_uids=12202090&lt;/url&gt;&lt;/related-urls&gt;&lt;/urls&gt;&lt;electronic-resource-num&gt;S1053811902911456 [pii]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lastRenderedPageBreak/>
              <w:t>GB37 (NA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>
              <w:rPr>
                <w:rFonts w:ascii="Times New Roman" w:hAnsi="Times New Roman" w:cs="Times New Roman" w:hint="eastAsia"/>
                <w:b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 w:hint="eastAsia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: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17/18/19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LG(BA17/18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31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FG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FG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FG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PG(BA7/22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(BA21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TG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CC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ulme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24/32)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</w:t>
            </w:r>
            <w:hyperlink w:anchor="_ENREF_110" w:tooltip="Zhang, 2009 #16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T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正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伟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嘉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松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用功能磁共振成像探讨经穴和大脑皮层的关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13-115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大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6&lt;/year&gt;&lt;/dates&gt;&lt;isbn&gt;1000-060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朱蔓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4&lt;/Year&gt;&lt;RecNum&gt;236&lt;/RecNum&gt;&lt;record&gt;&lt;rec-number&gt;236&lt;/rec-number&gt;&lt;foreign-keys&gt;&lt;key app="EN" db-id="fa9zzpeebwaf0befv0j5z0wvr002xawdr02s"&gt;23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朱蔓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胡卡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连目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”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的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海南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hny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海南医学院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69-170&lt;/pages&gt;&lt;volume&gt;10&lt;/volume&gt;&lt;number&gt;0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目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鸦核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4&lt;/year&gt;&lt;/dates&gt;&lt;isbn&gt;1007-123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9,10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basal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gangli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田丽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正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伟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嘉州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赖松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用功能磁共振成像探讨经穴和大脑皮层的关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13-115&lt;/pages&gt;&lt;volume&gt;31&lt;/volume&gt;&lt;number&gt;02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经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大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6&lt;/Year&gt;&lt;RecNum&gt;206&lt;/RecNum&gt;&lt;record&gt;&lt;rec-number&gt;206&lt;/rec-number&gt;&lt;foreign-keys&gt;&lt;key app="EN" db-id="fa9zzpeebwaf0befv0j5z0wvr002xawdr02s"&gt;20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田丽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正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伟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嘉州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赖松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用功能磁共振成像探讨经穴和大脑皮层的关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13-115&lt;/pages&gt;&lt;volume&gt;31&lt;/volume&gt;&lt;number&gt;02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经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大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6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4&lt;/Year&gt;&lt;RecNum&gt;236&lt;/RecNum&gt;&lt;record&gt;&lt;rec-number&gt;236&lt;/rec-number&gt;&lt;foreign-keys&gt;&lt;key app="EN" db-id="fa9zzpeebwaf0befv0j5z0wvr002xawdr02s"&gt;23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卡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连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的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hn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69-170&lt;/pages&gt;&lt;volume&gt;10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鸦核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4&lt;/year&gt;&lt;/dates&gt;&lt;isbn&gt;1007-123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, V1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4&lt;/Year&gt;&lt;RecNum&gt;236&lt;/RecNum&gt;&lt;record&gt;&lt;rec-number&gt;236&lt;/rec-number&gt;&lt;foreign-keys&gt;&lt;key app="EN" db-id="fa9zzpeebwaf0befv0j5z0wvr002xawdr02s"&gt;236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朱蔓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胡卡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连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”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的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hny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海南医学院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69-170&lt;/pages&gt;&lt;volume&gt;10&lt;/volume&gt;&lt;number&gt;0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目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鸦核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4&lt;/year&gt;&lt;/dates&gt;&lt;isbn&gt;1007-123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ef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110" \o "Zhang, 2009 #16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aaGFuZzwvQXV0aG9yPjxZZWFyPjIwMDk8L1llYXI+PFJl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</w:fldData>
              </w:fldCha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tabs>
                <w:tab w:val="left" w:pos="3146"/>
              </w:tabs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8" \o "Kong, 2007 #32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alcarin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issure</w:t>
            </w:r>
            <w:hyperlink w:anchor="_ENREF_8" w:tooltip="Kong, 2007 #3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G</w:t>
            </w:r>
            <w:hyperlink w:anchor="_ENREF_8" w:tooltip="Kong, 2007 #3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lat. OG</w:t>
            </w:r>
            <w:hyperlink w:anchor="_ENREF_8" w:tooltip="Kong, 2007 #3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GB37 (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Unclear side: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SFG, 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378&lt;/RecNum&gt;&lt;record&gt;&lt;rec-number&gt;378&lt;/rec-number&gt;&lt;foreign-keys&gt;&lt;key app="EN" db-id="fa9zzpeebwaf0befv0j5z0wvr002xawdr02s"&gt;37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新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视觉相关穴位光明穴的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BOLD-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65-1068&lt;/pages&gt;&lt;volume&gt;30&lt;/volume&gt;&lt;number&gt;1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光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视皮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疾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2-261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G(BA10,11,45,47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378&lt;/RecNum&gt;&lt;record&gt;&lt;rec-number&gt;378&lt;/rec-number&gt;&lt;foreign-keys&gt;&lt;key app="EN" db-id="fa9zzpeebwaf0befv0j5z0wvr002xawdr02s"&gt;37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新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视觉相关穴位光明穴的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BOLD-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65-1068&lt;/pages&gt;&lt;volume&gt;30&lt;/volume&gt;&lt;number&gt;1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光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视皮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疾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2-261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; STG(BA3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8&lt;/Year&gt;&lt;RecNum&gt;378&lt;/RecNum&gt;&lt;record&gt;&lt;rec-number&gt;378&lt;/rec-number&gt;&lt;foreign-keys&gt;&lt;key app="EN" db-id="fa9zzpeebwaf0befv0j5z0wvr002xawdr02s"&gt;37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新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视觉相关穴位光明穴的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BOLD-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065-1068&lt;/pages&gt;&lt;volume&gt;30&lt;/volume&gt;&lt;number&gt;1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光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视皮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疾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8&lt;/year&gt;&lt;/dates&gt;&lt;isbn&gt;1002-261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1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管永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8&lt;/Year&gt;&lt;RecNum&gt;378&lt;/RecNum&gt;&lt;record&gt;&lt;rec-number&gt;378&lt;/rec-number&gt;&lt;foreign-keys&gt;&lt;key app="EN" db-id="fa9zzpeebwaf0befv0j5z0wvr002xawdr02s"&gt;378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管永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杨新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刺激视觉相关穴位光明穴的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BOLD-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河北中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河北中医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1065-1068&lt;/pages&gt;&lt;volume&gt;30&lt;/volume&gt;&lt;number&gt;10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光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视皮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疾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8&lt;/year&gt;&lt;/dates&gt;&lt;isbn&gt;1002-2619&lt;/isbn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LG(BA18.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8&lt;/Year&gt;&lt;RecNum&gt;378&lt;/RecNum&gt;&lt;record&gt;&lt;rec-number&gt;378&lt;/rec-number&gt;&lt;foreign-keys&gt;&lt;key app="EN" db-id="fa9zzpeebwaf0befv0j5z0wvr002xawdr02s"&gt;378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管永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杨新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刺激视觉相关穴位光明穴的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BOLD-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河北中医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1065-1068&lt;/pages&gt;&lt;volume&gt;30&lt;/volume&gt;&lt;number&gt;10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光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视皮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疾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8&lt;/year&gt;&lt;/dates&gt;&lt;isbn&gt;1002-2619&lt;/isbn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GB37 (Uni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op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II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MEFG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202&lt;/RecNum&gt;&lt;record&gt;&lt;rec-number&gt;202&lt;/rec-number&gt;&lt;foreign-keys&gt;&lt;key app="EN" db-id="fa9zzpeebwaf0befv0j5z0wvr002xawdr02s"&gt;20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蔡葵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文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周天罡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果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(fMRI)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对判定针刺技术引发大脑皮层反应的价值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医疗设备信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医疗设备信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84-86&lt;/pages&gt;&lt;volume&gt;22&lt;/volume&gt;&lt;number&gt;3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磁共振影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BOLD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1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Basal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ganglia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2&lt;/RecNum&gt;&lt;record&gt;&lt;rec-number&gt;202&lt;/rec-number&gt;&lt;foreign-keys&gt;&lt;key app="EN" db-id="fa9zzpeebwaf0befv0j5z0wvr002xawdr02s"&gt;20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蔡葵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文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周天罡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果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(fMRI)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对判定针刺技术引发大脑皮层反应的价值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医疗设备信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医疗设备信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-86&lt;/pages&gt;&lt;volume&gt;22&lt;/volume&gt;&lt;number&gt;3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磁共振影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BOLD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1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. SI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MOPFC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LG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PL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sp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C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GB43 (NA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 w:hint="eastAsia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 w:hint="eastAsia"/>
                <w:b/>
                <w:sz w:val="12"/>
                <w:szCs w:val="12"/>
              </w:rPr>
              <w:t>.</w:t>
            </w:r>
            <w:r>
              <w:rPr>
                <w:rFonts w:ascii="Times New Roman" w:hAnsi="Times New Roman" w:cs="Times New Roman" w:hint="eastAsia"/>
                <w:sz w:val="12"/>
                <w:szCs w:val="12"/>
              </w:rPr>
              <w:t xml:space="preserve">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1</w:t>
            </w:r>
            <w:hyperlink w:anchor="_ENREF_35" w:tooltip="Wesolowski, 2009 #176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Wesolowski&lt;/Author&gt;&lt;Year&gt;2009&lt;/Year&gt;&lt;RecNum&gt;176&lt;/RecNum&gt;&lt;record&gt;&lt;rec-number&gt;176&lt;/rec-number&gt;&lt;foreign-keys&gt;&lt;key app="EN" db-id="fa9zzpeebwaf0befv0j5z0wvr002xawdr02s"&gt;176&lt;/key&gt;&lt;/foreign-keys&gt;&lt;ref-type name="Journal Article"&gt;17&lt;/ref-type&gt;&lt;contributors&gt;&lt;authors&gt;&lt;author&gt;Wesolowski, T.&lt;/author&gt;&lt;author&gt;Lotze, M.&lt;/author&gt;&lt;author&gt;Domin, M.&lt;/author&gt;&lt;author&gt;Langner, S.&lt;/author&gt;&lt;author&gt;Lehmann, C.&lt;/author&gt;&lt;author&gt;Wendt, M.&lt;/author&gt;&lt;author&gt;Usichenko, T. I.&lt;/author&gt;&lt;/authors&gt;&lt;/contributors&gt;&lt;auth-address&gt;Department of Anesthesiology and Intensive Care Medicine, Ernst Moritz Arndt University of Greifswald, Germany.&lt;/auth-address&gt;&lt;titles&gt;&lt;title&gt;Acupuncture reveals no specific effect on primary auditory cortex: a functional magnetic resonance imaging study&lt;/title&gt;&lt;secondary-title&gt;Neuroreport&lt;/secondary-title&gt;&lt;/titles&gt;&lt;periodical&gt;&lt;full-title&gt;Neuroreport&lt;/full-title&gt;&lt;/periodical&gt;&lt;pages&gt;116-20&lt;/pages&gt;&lt;volume&gt;20&lt;/volume&gt;&lt;number&gt;2&lt;/number&gt;&lt;edition&gt;2008/12/24&lt;/edition&gt;&lt;keywords&gt;&lt;keyword&gt;Acupuncture Points&lt;/keyword&gt;&lt;keyword&gt;Acupuncture Therapy&lt;/keyword&gt;&lt;keyword&gt;Adult&lt;/keyword&gt;&lt;keyword&gt;Auditory Cortex/ physiology&lt;/keyword&gt;&lt;keyword&gt;Cross-Over Studies&lt;/keyword&gt;&lt;keyword&gt;Humans&lt;/keyword&gt;&lt;keyword&gt;Magnetic Resonance Imaging&lt;/keyword&gt;&lt;keyword&gt;Male&lt;/keyword&gt;&lt;keyword&gt;Models, Statistical&lt;/keyword&gt;&lt;keyword&gt;Paresthesia&lt;/keyword&gt;&lt;/keywords&gt;&lt;dates&gt;&lt;year&gt;2009&lt;/year&gt;&lt;pub-dates&gt;&lt;date&gt;Jan 28&lt;/date&gt;&lt;/pub-dates&gt;&lt;/dates&gt;&lt;isbn&gt;1473-558X (Electronic)&lt;/isbn&gt;&lt;accession-num&gt;19104454&lt;/accession-num&gt;&lt;urls&gt;&lt;/urls&gt;&lt;electronic-resource-num&gt;10.1097/WNR.0b013e328321004d [doi]&lt;/electronic-resource-num&gt;&lt;remote-database-provider&gt;Nlm&lt;/remote-database-provider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</w:t>
            </w:r>
            <w:hyperlink w:anchor="_ENREF_97" w:tooltip="Fang, 2006 #58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0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97" \o "Fang, 2006 #58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6&lt;/Year&gt;&lt;RecNum&gt;58&lt;/RecNum&gt;&lt;record&gt;&lt;rec-number&gt;58&lt;/rec-number&gt;&lt;foreign-keys&gt;&lt;key app="EN" db-id="fa9zzpeebwaf0befv0j5z0wvr002xawdr02s"&gt;58&lt;/key&gt;&lt;/foreign-keys&gt;&lt;ref-type name="Journal Article"&gt;17&lt;/ref-type&gt;&lt;contributors&gt;&lt;authors&gt;&lt;author&gt;Fang, S. H.&lt;/author&gt;&lt;author&gt;Zhang, S. Z.&lt;/author&gt;&lt;author&gt;Liu, H.&lt;/author&gt;&lt;/authors&gt;&lt;/contributors&gt;&lt;auth-address&gt;Sir Run Shaw Hospital Affiliated to College of Medical Sciences, Zhejiang University, Hangzhou. fangsonghua@163.com&lt;/auth-address&gt;&lt;titles&gt;&lt;title&gt;Study on brain response to acupuncture by functional magnetic resonance imaging--observation on 14 healthy subjects&lt;/title&gt;&lt;secondary-title&gt;Zhongguo Zhong Xi Yi Jie He Za Zhi&lt;/secondary-title&gt;&lt;/titles&gt;&lt;periodical&gt;&lt;full-title&gt;Zhongguo Zhong Xi Yi Jie He Za Zhi&lt;/full-title&gt;&lt;/periodical&gt;&lt;pages&gt;965-8&lt;/pages&gt;&lt;volume&gt;26&lt;/volume&gt;&lt;number&gt;11&lt;/number&gt;&lt;edition&gt;2006/12/26&lt;/edition&gt;&lt;keywords&gt;&lt;keyword&gt;*Acupuncture&lt;/keyword&gt;&lt;keyword&gt;*Acupuncture Points&lt;/keyword&gt;&lt;keyword&gt;Adult&lt;/keyword&gt;&lt;keyword&gt;Brain/*physiology&lt;/keyword&gt;&lt;keyword&gt;Female&lt;/keyword&gt;&lt;keyword&gt;Humans&lt;/keyword&gt;&lt;keyword&gt;Magnetic Resonance Imaging/*methods&lt;/keyword&gt;&lt;keyword&gt;Male&lt;/keyword&gt;&lt;keyword&gt;Middle Aged&lt;/keyword&gt;&lt;/keywords&gt;&lt;dates&gt;&lt;year&gt;2006&lt;/year&gt;&lt;pub-dates&gt;&lt;date&gt;Nov&lt;/date&gt;&lt;/pub-dates&gt;&lt;/dates&gt;&lt;isbn&gt;1003-5370 (Print)&lt;/isbn&gt;&lt;accession-num&gt;17186721&lt;/accession-num&gt;&lt;urls&gt;&lt;related-urls&gt;&lt;url&gt;http://www.ncbi.nlm.nih.gov/entrez/query.fcgi?cmd=Retrieve&amp;amp;db=PubMed&amp;amp;dopt=Citation&amp;amp;list_uids=17186721&lt;/url&gt;&lt;/related-urls&gt;&lt;/urls&gt;&lt;language&gt;chi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0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B60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op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SII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EFG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MOPFC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Hyp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8" \o "Kong, 2007 #32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alcarin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fissure</w:t>
            </w:r>
            <w:hyperlink w:anchor="_ENREF_8" w:tooltip="Kong, 2007 #3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LG</w:t>
            </w:r>
            <w:hyperlink w:anchor="_ENREF_8" w:tooltip="Kong, 2007 #3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lat. OG</w:t>
            </w:r>
            <w:hyperlink w:anchor="_ENREF_8" w:tooltip="Kong, 2007 #3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32&lt;/RecNum&gt;&lt;record&gt;&lt;rec-number&gt;32&lt;/rec-number&gt;&lt;foreign-keys&gt;&lt;key app="EN" db-id="fa9zzpeebwaf0befv0j5z0wvr002xawdr02s"&gt;32&lt;/key&gt;&lt;/foreign-keys&gt;&lt;ref-type name="Journal Article"&gt;17&lt;/ref-type&gt;&lt;contributors&gt;&lt;authors&gt;&lt;author&gt;Kong, J.&lt;/author&gt;&lt;author&gt;Kaptchuk, T. J.&lt;/author&gt;&lt;author&gt;Webb, J. M.&lt;/author&gt;&lt;author&gt;Kong, J. T.&lt;/author&gt;&lt;author&gt;Sasaki, Y.&lt;/author&gt;&lt;author&gt;Polich, G. R.&lt;/author&gt;&lt;author&gt;Vangel, M. G.&lt;/author&gt;&lt;author&gt;Kwong, K.&lt;/author&gt;&lt;author&gt;Rosen, B.&lt;/author&gt;&lt;author&gt;Gollub, R. L.&lt;/author&gt;&lt;/authors&gt;&lt;/contributors&gt;&lt;auth-address&gt;Department of Psychiatry, Massachusetts General Hospital, Charlestown, Massachusetts.&lt;/auth-address&gt;&lt;titles&gt;&lt;title&gt;Functional neuroanatomical investigation of vision-related acupuncture point specificity-A multisession fMRI study&lt;/title&gt;&lt;secondary-title&gt;Hum Brain Mapp&lt;/secondary-title&gt;&lt;/titles&gt;&lt;periodical&gt;&lt;full-title&gt;Hum Brain Mapp&lt;/full-title&gt;&lt;/periodical&gt;&lt;edition&gt;2007/11/09&lt;/edition&gt;&lt;dates&gt;&lt;year&gt;2007&lt;/year&gt;&lt;pub-dates&gt;&lt;date&gt;Nov 7&lt;/date&gt;&lt;/pub-dates&gt;&lt;/dates&gt;&lt;isbn&gt;1065-9471 (Print)&lt;/isbn&gt;&lt;accession-num&gt;17990299&lt;/accession-num&gt;&lt;urls&gt;&lt;related-urls&gt;&lt;url&gt;http://www.ncbi.nlm.nih.gov/entrez/query.fcgi?cmd=Retrieve&amp;amp;db=PubMed&amp;amp;dopt=Citation&amp;amp;list_uids=17990299&lt;/url&gt;&lt;/related-urls&gt;&lt;/urls&gt;&lt;electronic-resource-num&gt;10.1002/hbm.20481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CL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3" \o "Kong, 2007 #59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39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</w:t>
            </w:r>
            <w:hyperlink w:anchor="_ENREF_33" w:tooltip="Kong, 2007 #5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Kong&lt;/Author&gt;&lt;Year&gt;2007&lt;/Year&gt;&lt;RecNum&gt;59&lt;/RecNum&gt;&lt;record&gt;&lt;rec-number&gt;59&lt;/rec-number&gt;&lt;foreign-keys&gt;&lt;key app="EN" db-id="fa9zzpeebwaf0befv0j5z0wvr002xawdr02s"&gt;59&lt;/key&gt;&lt;/foreign-keys&gt;&lt;ref-type name="Journal Article"&gt;17&lt;/ref-type&gt;&lt;contributors&gt;&lt;authors&gt;&lt;author&gt;Kong, J.&lt;/author&gt;&lt;author&gt;Gollub, R. L.&lt;/author&gt;&lt;author&gt;Webb, J. M.&lt;/author&gt;&lt;author&gt;Kong, J. T.&lt;/author&gt;&lt;author&gt;Vangel, M. G.&lt;/author&gt;&lt;author&gt;Kwong, K.&lt;/author&gt;&lt;/authors&gt;&lt;/contributors&gt;&lt;auth-address&gt;Department of Psychiatry, Massachusetts General Hospital (MGH), MA, USA. kongj@nmr.mgh.harvard.edu&lt;/auth-address&gt;&lt;titles&gt;&lt;title&gt;Test-retest study of fMRI signal change evoked by electroacupuncture stimulation&lt;/title&gt;&lt;secondary-title&gt;Neuroimage&lt;/secondary-title&gt;&lt;/titles&gt;&lt;periodical&gt;&lt;full-title&gt;Neuroimage&lt;/full-title&gt;&lt;/periodical&gt;&lt;pages&gt;1171-81&lt;/pages&gt;&lt;volume&gt;34&lt;/volume&gt;&lt;number&gt;3&lt;/number&gt;&lt;edition&gt;2006/12/13&lt;/edition&gt;&lt;keywords&gt;&lt;keyword&gt;Adult&lt;/keyword&gt;&lt;keyword&gt;Brain/*physiology&lt;/keyword&gt;&lt;keyword&gt;Brain Mapping/*methods&lt;/keyword&gt;&lt;keyword&gt;Electroacupuncture/*methods&lt;/keyword&gt;&lt;keyword&gt;Evoked Potentials/*physiology&lt;/keyword&gt;&lt;keyword&gt;Female&lt;/keyword&gt;&lt;keyword&gt;Humans&lt;/keyword&gt;&lt;keyword&gt;Magnetic Resonance Imaging/*methods&lt;/keyword&gt;&lt;keyword&gt;Male&lt;/keyword&gt;&lt;keyword&gt;Reproducibility of Results&lt;/keyword&gt;&lt;keyword&gt;Sensitivity and Specificity&lt;/keyword&gt;&lt;/keywords&gt;&lt;dates&gt;&lt;year&gt;2007&lt;/year&gt;&lt;pub-dates&gt;&lt;date&gt;Feb 1&lt;/date&gt;&lt;/pub-dates&gt;&lt;/dates&gt;&lt;isbn&gt;1053-8119 (Print)&lt;/isbn&gt;&lt;accession-num&gt;17157035&lt;/accession-num&gt;&lt;urls&gt;&lt;related-urls&gt;&lt;url&gt;http://www.ncbi.nlm.nih.gov/entrez/query.fcgi?cmd=Retrieve&amp;amp;db=PubMed&amp;amp;dopt=Citation&amp;amp;list_uids=17157035&lt;/url&gt;&lt;/related-urls&gt;&lt;/urls&gt;&lt;custom2&gt;1994822&lt;/custom2&gt;&lt;electronic-resource-num&gt;S1053-8119(06)01068-8 [pii]&amp;#xD;10.1016/j.neuroimage.2006.10.019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3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R1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吕发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牟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咏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建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维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龚启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立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庆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翟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肝经五输穴激活脑区的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五输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激活脑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L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M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吕发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牟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咏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建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维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龚启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立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庆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翟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肝经五输穴激活脑区的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五输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激活脑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8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 CC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R2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amA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4,3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MC(BA6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 \l "_ENREF_38" \o "Fang, 2008 #1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N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II(BA40,43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吕发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牟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咏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建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维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龚启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立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庆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翟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肝经五输穴激活脑区的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五输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激活脑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吕发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牟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咏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建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维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龚启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立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庆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翟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肝经五输穴激活脑区的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五输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激活脑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金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曾亚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佟海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任燕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映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程谟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及其临近穴脑反应区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32-1336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相对特异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方继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金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曾亚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佟海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任燕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高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映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程谟库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太冲及其临近穴脑反应区功能磁共振成像比较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yxx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医学影像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332-1336&lt;/pages&gt;&lt;volume&gt;21&lt;/volume&gt;&lt;number&gt;09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穴位相对特异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5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金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曾亚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佟海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任燕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映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程谟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inf.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SI(BA3,1,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SM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L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STG(BA22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S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金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曾亚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佟海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任燕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映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程谟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claustrum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5&lt;/Year&gt;&lt;RecNum&gt;234&lt;/RecNum&gt;&lt;record&gt;&lt;rec-number&gt;234&lt;/rec-number&gt;&lt;foreign-keys&gt;&lt;key app="EN" db-id="fa9zzpeebwaf0befv0j5z0wvr002xawdr02s"&gt;23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方继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金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李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曾亚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佟海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任燕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高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王映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程谟库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太冲及其临近穴脑反应区功能磁共振成像比较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zyxx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中国医学影像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1332-1336&lt;/pages&gt;&lt;volume&gt;21&lt;/volume&gt;&lt;number&gt;09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穴位相对特异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功能性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5&lt;/year&gt;&lt;/dates&gt;&lt;isbn&gt;1003-328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45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;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Fpol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0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gA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32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H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ara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8" \o "Fang, 2008 #1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PCC(BA31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18,19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rspPC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29,30)</w:t>
            </w:r>
            <w:hyperlink w:anchor="_ENREF_38" w:tooltip="Fang, 2008 #13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4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Amy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38" \o "Fang, 2008 #13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Fang&lt;/Author&gt;&lt;Year&gt;2008&lt;/Year&gt;&lt;RecNum&gt;13&lt;/RecNum&gt;&lt;record&gt;&lt;rec-number&gt;13&lt;/rec-number&gt;&lt;foreign-keys&gt;&lt;key app="EN" db-id="fa9zzpeebwaf0befv0j5z0wvr002xawdr02s"&gt;13&lt;/key&gt;&lt;/foreign-keys&gt;&lt;ref-type name="Journal Article"&gt;17&lt;/ref-type&gt;&lt;contributors&gt;&lt;authors&gt;&lt;author&gt;Fang, J.&lt;/author&gt;&lt;author&gt;Jin, Z.&lt;/author&gt;&lt;author&gt;Wang, Y.&lt;/author&gt;&lt;author&gt;Li, K.&lt;/author&gt;&lt;author&gt;Kong, J.&lt;/author&gt;&lt;author&gt;Nixon, E. E.&lt;/author&gt;&lt;author&gt;Zeng, Y.&lt;/author&gt;&lt;author&gt;Ren, Y.&lt;/author&gt;&lt;author&gt;Tong, H.&lt;/author&gt;&lt;author&gt;Wang, P.&lt;/author&gt;&lt;author&gt;Hui, K. K.&lt;/author&gt;&lt;/authors&gt;&lt;/contributors&gt;&lt;auth-address&gt;Department of Radiology, Guang An Men Hospital, China Academy of Chinese Medical Sciences, Beijing, China.&lt;/auth-address&gt;&lt;titles&gt;&lt;title&gt;The salient characteristics of the central effects of acupuncture needling: Limbic-paralimbic-neocortical network modulation&lt;/title&gt;&lt;secondary-title&gt;Hum Brain Mapp&lt;/secondary-title&gt;&lt;/titles&gt;&lt;periodical&gt;&lt;full-title&gt;Hum Brain Mapp&lt;/full-title&gt;&lt;/periodical&gt;&lt;edition&gt;2008/06/24&lt;/edition&gt;&lt;dates&gt;&lt;year&gt;2008&lt;/year&gt;&lt;pub-dates&gt;&lt;date&gt;Jun 20&lt;/date&gt;&lt;/pub-dates&gt;&lt;/dates&gt;&lt;isbn&gt;1097-0193 (Electronic)&lt;/isbn&gt;&lt;accession-num&gt;18571795&lt;/accession-num&gt;&lt;urls&gt;&lt;related-urls&gt;&lt;url&gt;http://www.ncbi.nlm.nih.gov/entrez/query.fcgi?cmd=Retrieve&amp;amp;db=PubMed&amp;amp;dopt=Citation&amp;amp;list_uids=18571795&lt;/url&gt;&lt;/related-urls&gt;&lt;/urls&gt;&lt;electronic-resource-num&gt;10.1002/hbm.20583&lt;/electronic-resource-num&gt;&lt;language&gt;Eng&lt;/language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4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R4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SP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un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19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H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(BA4,6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徐放明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谢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吕发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牟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咏梅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建农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维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龚启勇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立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刘庆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翟红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肝经五输穴激活脑区的功能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njzy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南京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224-227&lt;/pages&gt;&lt;volume&gt;23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肝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五输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功能性磁共振技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激活脑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8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LR5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4,10)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224-227&lt;/pages&gt;&lt;volume&gt;23&lt;/volume&gt;&lt;number&gt;04&lt;/number&gt;&lt;keywords&gt;&lt;keywo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. I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Year&gt;2007&lt;/Year&gt;&lt;RecNum&gt;194&lt;/RecNum&gt;&lt;record&gt;&lt;rec-number&gt;194&lt;/rec-number&gt;&lt;foreign-keys&gt;&lt;key app="EN" db-id="fa9zzpeebwaf0befv0j5z0wvr002xawdr02s"&gt;194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徐放明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谢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吕发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牟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咏梅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建农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维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龚启勇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立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刘庆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翟红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肝经五输穴激活脑区的功能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njzy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南京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224-227&lt;/pages&gt;&lt;volume&gt;23&lt;/volume&gt;&lt;number&gt;04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肝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五输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功能性磁共振技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激活脑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7&lt;/year&gt;&lt;/dates&gt;&lt;isbn&gt;1000-5005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3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T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O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PL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ost C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迟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迟旭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孙申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包大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后溪穴的脑功能性磁共振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zjlc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临床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37-38&lt;/pages&gt;&lt;volume&gt;22&lt;/volume&gt;&lt;number&gt;1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0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re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G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IN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MA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Cau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Put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7&lt;/Year&gt;&lt;RecNum&gt;200&lt;/RecNum&gt;&lt;record&gt;&lt;rec-number&gt;200&lt;/rec-number&gt;&lt;foreign-keys&gt;&lt;key app="EN" db-id="fa9zzpeebwaf0befv0j5z0wvr002xawdr02s"&gt;200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鞠琰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中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后溪穴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yhs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华中医药学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843-844&lt;/pages&gt;&lt;volume&gt;25&lt;/volume&gt;&lt;number&gt;04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7&lt;/year&gt;&lt;/dates&gt;&lt;isbn&gt;1673-7717&lt;/isbn&gt;&lt;work-type&gt;Journal&lt;/work-type&gt;&lt;urls&gt;&lt;/urls&gt;&lt;/record&gt;&lt;/Ci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6&lt;/Year&gt;&lt;RecNum&gt;211&lt;/RecNum&gt;&lt;record&gt;&lt;rec-number&gt;211&lt;/rec-number&gt;&lt;foreign-keys&gt;&lt;key app="EN" db-id="fa9zzpeebwaf0befv0j5z0wvr002xawdr02s"&gt;21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迟旭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孙申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包大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后溪穴的脑功能性磁共振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zjlc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临床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37-38&lt;/pages&gt;&lt;volume&gt;22&lt;/volume&gt;&lt;number&gt;1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6&lt;/year&gt;&lt;/dates&gt;&lt;isbn&gt;1005-077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92,120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;</w:t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6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Con.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SFG(BA10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TG(BA37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MTG(BA37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PL(BA40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. IFG(BA45,46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DU15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i/>
                <w:iCs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STG(BA22,42)</w:t>
            </w:r>
            <w:hyperlink w:anchor="_ENREF_23" w:tooltip="Li, 2003 #112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Li&lt;/Author&gt;&lt;Year&gt;2003&lt;/Year&gt;&lt;RecNum&gt;112&lt;/RecNum&gt;&lt;record&gt;&lt;rec-number&gt;112&lt;/rec-number&gt;&lt;foreign-keys&gt;&lt;key app="EN" db-id="fa9zzpeebwaf0befv0j5z0wvr002xawdr02s"&gt;112&lt;/key&gt;&lt;/foreign-keys&gt;&lt;ref-type name="Journal Article"&gt;17&lt;/ref-type&gt;&lt;contributors&gt;&lt;authors&gt;&lt;author&gt;Li, G.&lt;/author&gt;&lt;author&gt;Liu, H. L.&lt;/author&gt;&lt;author&gt;Cheung, R. T.&lt;/author&gt;&lt;author&gt;Hung, Y. C.&lt;/author&gt;&lt;author&gt;Wong, K. K.&lt;/author&gt;&lt;author&gt;Shen, G. G.&lt;/author&gt;&lt;author&gt;Ma, Q. Y.&lt;/author&gt;&lt;author&gt;Yang, E. S.&lt;/author&gt;&lt;/authors&gt;&lt;/contributors&gt;&lt;auth-address&gt;The Jockey Club Magnetic Resonance Imaging Engineering Centre, The University of Hong Kong, Hong Kong.&lt;/auth-address&gt;&lt;titles&gt;&lt;title&gt;An fMRI study comparing brain activation between word generation and electrical stimulation of language-implicated acupoints&lt;/title&gt;&lt;secondary-title&gt;Hum Brain Mapp&lt;/secondary-title&gt;&lt;/titles&gt;&lt;periodical&gt;&lt;full-title&gt;Hum Brain Mapp&lt;/full-title&gt;&lt;/periodical&gt;&lt;pages&gt;233-8&lt;/pages&gt;&lt;volume&gt;18&lt;/volume&gt;&lt;number&gt;3&lt;/number&gt;&lt;edition&gt;2003/02/25&lt;/edition&gt;&lt;keywords&gt;&lt;keyword&gt;*Acupuncture&lt;/keyword&gt;&lt;keyword&gt;Adult&lt;/keyword&gt;&lt;keyword&gt;Brain/*physiology&lt;/keyword&gt;&lt;keyword&gt;*Brain Mapping&lt;/keyword&gt;&lt;keyword&gt;Electric Stimulation&lt;/keyword&gt;&lt;keyword&gt;Humans&lt;/keyword&gt;&lt;keyword&gt;Image Processing, Computer-Assisted&lt;/keyword&gt;&lt;keyword&gt;*Language&lt;/keyword&gt;&lt;keyword&gt;Magnetic Resonance Imaging&lt;/keyword&gt;&lt;keyword&gt;Male&lt;/keyword&gt;&lt;/keywords&gt;&lt;dates&gt;&lt;year&gt;2003&lt;/year&gt;&lt;pub-dates&gt;&lt;date&gt;Mar&lt;/date&gt;&lt;/pub-dates&gt;&lt;/dates&gt;&lt;isbn&gt;1065-9471 (Print)&lt;/isbn&gt;&lt;accession-num&gt;12599282&lt;/accession-num&gt;&lt;urls&gt;&lt;related-urls&gt;&lt;url&gt;http://www.ncbi.nlm.nih.gov/entrez/query.fcgi?cmd=Retrieve&amp;amp;db=PubMed&amp;amp;dopt=Citation&amp;amp;list_uids=12599282&lt;/url&gt;&lt;/related-urls&gt;&lt;/urls&gt;&lt;electronic-resource-num&gt;10.1002/hbm.10098&lt;/electronic-resource-num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29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DU20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 w:eastAsia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 w:eastAsia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殷光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蒋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何伟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技术探讨针刺百会穴对脑功能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bhon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656-659&lt;/pages&gt;&lt;volume&gt;30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百会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1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right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pre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殷光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蒋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何伟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技术探讨针刺百会穴对脑功能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bhon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656-659&lt;/pages&gt;&lt;volume&gt;30&lt;/volume&gt;&lt;number&gt;06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血液供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百会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122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殷光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蒋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何伟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技术探讨针刺百会穴对脑功能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bhon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656-659&lt;/pages&gt;&lt;volume&gt;30&lt;/volume&gt;&lt;number&gt;06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血液供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百会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122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SM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12&lt;/RecNum&gt;&lt;record&gt;&lt;rec-number&gt;212&lt;/rec-number&gt;&lt;foreign-keys&gt;&lt;key app="EN" db-id="fa9zzpeebwaf0befv0j5z0wvr002xa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wdr02s"&gt;21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殷光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蒋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何伟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技术探讨针刺百会穴对脑功能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bhon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656-659&lt;/pages&gt;&lt;volume&gt;30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百会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1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殷光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蒋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何伟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技术探讨针刺百会穴对脑功能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bhon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656-659&lt;/pages&gt;&lt;volume&gt;30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百会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1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dors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殷光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蒋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何伟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技术探讨针刺百会穴对脑功能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bhon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656-659&lt;/pages&gt;&lt;volume&gt;30&lt;/volume&gt;&lt;number&gt;06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血液供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百会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122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Cau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殷光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蒋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何伟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技术探讨针刺百会穴对脑功能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bhon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656-659&lt;/pages&gt;&lt;volume&gt;30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百会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1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Unclear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MF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殷光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蒋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何伟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技术探讨针刺百会穴对脑功能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secondary-title&gt;&lt;short-title&gt;bhon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full-title&gt;&lt;/periodical&gt;&lt;pages&gt;656-659&lt;/pages&gt;&lt;volume&gt;30&lt;/volume&gt;&lt;number&gt;06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血液供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百会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[122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>, S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殷光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蒋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何伟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技术探讨针刺百会穴对脑功能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secondary-title&gt;&lt;short-title&gt;bhon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full-title&gt;&lt;/periodical&gt;&lt;pages&gt;656-659&lt;/pages&gt;&lt;volume&gt;30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百会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 w:eastAsia="en-US"/>
                </w:rPr>
                <w:t>[1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 w:eastAsia="en-US"/>
              </w:rPr>
              <w:t xml:space="preserve">, sup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陈华德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殷光磊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蒋飚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何伟良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,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技术探讨针刺百会穴对脑功能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secondary-title&gt;&lt;short-title&gt;bhon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浙江中医药大学学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full-title&gt;&lt;/periodical&gt;&lt;pages&gt;656-659&lt;/pages&gt;&lt;volume&gt;30&lt;/volume&gt;&lt;number&gt;06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脑功能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血液供给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针刺效应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百会穴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[122]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eastAsia="en-US"/>
              </w:rPr>
              <w:t>, M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Author&gt;&lt;Year&gt;2006&lt;/Year&gt;&lt;RecNum&gt;212&lt;/RecNum&gt;&lt;record&gt;&lt;rec-number&gt;212&lt;/rec-number&gt;&lt;foreign-keys&gt;&lt;key app="EN" db-id="fa9zzpeebwaf0befv0j5z0wvr002xawdr02s"&gt;21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陈华德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殷光磊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蒋飚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何伟良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,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技术探讨针刺百会穴对脑功能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secondary-title&gt;&lt;short-title&gt;bhon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浙江中医药大学学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full-title&gt;&lt;/periodical&gt;&lt;pages&gt;656-659&lt;/pages&gt;&lt;volume&gt;30&lt;/volume&gt;&lt;number&gt;06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脑功能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血液供给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针刺效应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百会穴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instrText>&lt;/keyword&gt;&lt;/keywords&gt;&lt;dates&gt;&lt;year&gt;2006&lt;/year&gt;&lt;/dates&gt;&lt;isbn&gt;1005-5509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t>[122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eastAsia="en-US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L6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玉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江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锦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永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谭中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蒋根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申脉穴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3-47&lt;/pages&gt;&lt;volume&gt;3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SM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7njovniLHmiJA8L0F1dGhvcj48WWVhcj4yMDA1PC9ZZWFy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>
                  <w:fldData xml:space="preserve">PEVuZE5vdGU+PENpdGU+PEF1dGhvcj7njovniLHmiJA8L0F1dGhvcj48WWVhcj4yMDA1PC9ZZWFy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</w:fldData>
                </w:fldCha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.DATA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Con.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玉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江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锦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永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谭中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蒋根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申脉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3-47&lt;/pages&gt;&lt;volume&gt;3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玉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江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锦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永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谭中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蒋根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申脉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3-47&lt;/pages&gt;&lt;volume&gt;3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araH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玉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江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锦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永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谭中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蒋根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申脉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3-47&lt;/pages&gt;&lt;volume&gt;3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玉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江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锦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永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谭中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蒋根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申脉穴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3-47&lt;/pages&gt;&lt;volume&gt;3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post.lob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of the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玉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江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锦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永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谭中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蒋根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申脉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3-47&lt;/pages&gt;&lt;volume&gt;3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Interthalamic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adhesio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玉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江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锦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永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谭中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蒋根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申脉穴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3-47&lt;/pages&gt;&lt;volume&gt;3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abenular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ommissur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of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habenula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玉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江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锦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永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谭中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蒋根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申脉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full-title&gt;&lt;/periodical&gt;&lt;pages&gt;43-47&lt;/pages&gt;&lt;volume&gt;3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2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爱成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玉来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江涛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马斌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陈锦峰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赵永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李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单保慈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谭中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蒋根娣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申脉穴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cyj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43-47&lt;/pages&gt;&lt;volume&gt;30&lt;/volume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申脉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fMRI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脑功能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3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玉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江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锦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永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谭中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蒋根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申脉穴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3-47&lt;/pages&gt;&lt;volume&gt;3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. I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玉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江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锦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永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谭中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蒋根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申脉穴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43-47&lt;/pages&gt;&lt;volume&gt;3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midbrain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21&lt;/RecNum&gt;&lt;record&gt;&lt;rec-number&gt;221&lt;/rec-number&gt;&lt;foreign-keys&gt;&lt;key app="EN" db-id="fa9zzpeebwaf0befv0j5z0wvr002xawdr02s"&gt;221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爱成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玉来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江涛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马斌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陈锦峰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赵永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李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单保慈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谭中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蒋根娣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申脉穴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secondary-title&gt;&lt;short-title&gt;xcyj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full-title&gt;&lt;/periodical&gt;&lt;pages&gt;43-47&lt;/pages&gt;&lt;volume&gt;30&lt;/volume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申脉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keyword&gt;fMRI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脑功能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&lt;/keyword&gt;&lt;/keywords&gt;&lt;dates&gt;&lt;year&gt;2005&lt;/year&gt;&lt;/dates&gt;&lt;isbn&gt;1000-0607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3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L60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Unclear side: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丘茂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Fitch-Sohn C.&lt;/author&gt;&lt;author&gt;Lai S.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刺激与视觉相关的穴位引起大脑功能区响应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J Pract Radio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240-1242&lt;/pages&gt;&lt;volume&gt;21&lt;/volume&gt;&lt;number&gt;12&lt;/number&gt;&lt;dates&gt;&lt;year&gt;2005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丘茂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Fitch-Sohn C.&lt;/author&gt;&lt;author&gt;Lai S.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刺激与视觉相关的穴位引起大脑功能区响应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J Pract Radio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240-1242&lt;/pages&gt;&lt;volume&gt;21&lt;/volume&gt;&lt;number&gt;12&lt;/number&gt;&lt;dates&gt;&lt;year&gt;2005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丘茂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Fitch-Sohn C.&lt;/author&gt;&lt;author&gt;Lai S.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刺激与视觉相关的穴位引起大脑功能区响应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J Pract Radio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240-1242&lt;/pages&gt;&lt;volume&gt;21&lt;/volume&gt;&lt;number&gt;12&lt;/number&gt;&lt;dates&gt;&lt;year&gt;2005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邓振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邓振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丘茂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Fitch-Sohn C.&lt;/author&gt;&lt;author&gt;Lai S.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刺激与视觉相关的穴位引起大脑功能区响应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J Pract Radio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240-1242&lt;/pages&gt;&lt;volume&gt;21&lt;/volume&gt;&lt;number&gt;12&lt;/number&gt;&lt;dates&gt;&lt;year&gt;2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005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2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VC</w:t>
            </w:r>
            <w:hyperlink w:anchor="_ENREF_79" w:tooltip="Parrish, 2005 #89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Parrish&lt;/Author&gt;&lt;Year&gt;2005&lt;/Year&gt;&lt;RecNum&gt;89&lt;/RecNum&gt;&lt;record&gt;&lt;rec-number&gt;89&lt;/rec-number&gt;&lt;foreign-keys&gt;&lt;key app="EN" db-id="fa9zzpeebwaf0befv0j5z0wvr002xawdr02s"&gt;89&lt;/key&gt;&lt;/foreign-keys&gt;&lt;ref-type name="Journal Article"&gt;17&lt;/ref-type&gt;&lt;contributors&gt;&lt;authors&gt;&lt;author&gt;Parrish, T. B.&lt;/author&gt;&lt;author&gt;Schaeffer, A.&lt;/author&gt;&lt;author&gt;Catanese, M.&lt;/author&gt;&lt;author&gt;Rogel, M. J.&lt;/author&gt;&lt;/authors&gt;&lt;/contributors&gt;&lt;auth-address&gt;Department of Radiology, Northwestern University, Chicago, IL 60611, USA. toddp@northwestern.edu&lt;/auth-address&gt;&lt;titles&gt;&lt;title&gt;Functional magnetic resonance imaging of real and sham acupuncture. Noninvasively measuring cortical activation from acupuncture&lt;/title&gt;&lt;secondary-title&gt;IEEE Eng Med Biol Mag&lt;/secondary-title&gt;&lt;/titles&gt;&lt;periodical&gt;&lt;full-title&gt;IEEE Eng Med Biol Mag&lt;/full-title&gt;&lt;/periodical&gt;&lt;pages&gt;35-40&lt;/pages&gt;&lt;volume&gt;24&lt;/volume&gt;&lt;number&gt;2&lt;/number&gt;&lt;edition&gt;2005/04/14&lt;/edition&gt;&lt;keywords&gt;&lt;keyword&gt;Acupuncture/*methods&lt;/keyword&gt;&lt;keyword&gt;Acupuncture Therapy/*methods&lt;/keyword&gt;&lt;keyword&gt;Brain Mapping/*methods&lt;/keyword&gt;&lt;keyword&gt;Cerebral Cortex/*physiology&lt;/keyword&gt;&lt;keyword&gt;Evoked Potentials, Somatosensory/*physiology&lt;/keyword&gt;&lt;keyword&gt;Humans&lt;/keyword&gt;&lt;keyword&gt;Image Interpretation, Computer-Assisted/*methods&lt;/keyword&gt;&lt;keyword&gt;Magnetic Resonance Imaging/*methods&lt;/keyword&gt;&lt;keyword&gt;Physical Stimulation/*methods&lt;/keyword&gt;&lt;/keywords&gt;&lt;dates&gt;&lt;year&gt;2005&lt;/year&gt;&lt;pub-dates&gt;&lt;date&gt;Mar-Apr&lt;/date&gt;&lt;/pub-dates&gt;&lt;/dates&gt;&lt;isbn&gt;0739-5175 (Print)&lt;/isbn&gt;&lt;accession-num&gt;15825843&lt;/accession-num&gt;&lt;urls&gt;&lt;related-urls&gt;&lt;url&gt;http://www.ncbi.nlm.nih.gov/entrez/query.fcgi?cmd=Retrieve&amp;amp;db=PubMed&amp;amp;dopt=Citation&amp;amp;list_uids=15825843&lt;/url&gt;&lt;/related-urls&gt;&lt;/urls&gt;&lt;language&gt;eng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87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L62 (L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Unclear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side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: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HYPERLINK \l "_ENREF_116" \o "Rheu, 2006 #395"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&lt;EndNote&gt;&lt;Cite&gt;&lt;Author&gt;Rheu&lt;/Author&gt;&lt;Year&gt;2006&lt;/Year&gt;&lt;RecNum&gt;395&lt;/RecNum&gt;&lt;record&gt;&lt;rec-number&gt;395&lt;/rec-number&gt;&lt;foreign-keys&gt;&lt;key app="EN" db-id="fa9zzpeebwaf0befv0j5z0wvr002xawdr02s"&gt;395&lt;/key&gt;&lt;/foreign-keys&gt;&lt;ref-type name="Journal Article"&gt;17&lt;/ref-type&gt;&lt;contributors&gt;&lt;authors&gt;&lt;author&gt;Kyoung-hwan Rheu &lt;/author&gt;&lt;author&gt;Il-hwan Choi&lt;/author&gt;&lt;author&gt;Hi-joon Park&lt;/author&gt;&lt;author&gt;Sabina Lim&lt;/author&gt;&lt;/authors&gt;&lt;/contributors&gt;&lt;titles&gt;&lt;title&gt;fMRI Study on the Brain Activity Induced by Manual Acupuncture at BL62&lt;/title&gt;&lt;secondary-title&gt;The Korean Journal of Meridian &amp;amp; Acupoint&lt;/secondary-title&gt;&lt;/titles&gt;&lt;periodical&gt;&lt;full-title&gt;The Korean Journal of Meridian &amp;amp; Acupoint&lt;/full-title&gt;&lt;/periodical&gt;&lt;pages&gt;89-103&lt;/pages&gt;&lt;volume&gt;23&lt;/volume&gt;&lt;number&gt;2&lt;/number&gt;&lt;dates&gt;&lt;year&gt;2006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25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BL67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Unclear side: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 O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丘茂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Fitch-Sohn C.&lt;/author&gt;&lt;author&gt;Lai S.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刺激与视觉相关的穴位引起大脑功能区响应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J Pract Radio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240-1242&lt;/pages&gt;&lt;volume&gt;21&lt;/volume&gt;&lt;number&gt;12&lt;/number&gt;&lt;dates&gt;&lt;year&gt;2005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F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丘茂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Fitch-Sohn C.&lt;/author&gt;&lt;author&gt;Lai S.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刺激与视觉相关的穴位引起大脑功能区响应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J Pract Radio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240-1242&lt;/pages&gt;&lt;volume&gt;21&lt;/volume&gt;&lt;number&gt;12&lt;/number&gt;&lt;dates&gt;&lt;year&gt;2005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L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邓振生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丘茂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author&gt;Fitch-Sohn C.&lt;/author&gt;&lt;author&gt;Lai S.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刺激与视觉相关的穴位引起大脑功能区响应的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fMRI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研究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J Pract Radio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实用放射学杂志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pages&gt;1240-1242&lt;/pages&gt;&lt;volume&gt;21&lt;/volume&gt;&lt;number&gt;12&lt;/number&gt;&lt;dates&gt;&lt;year&gt;2005&lt;/year&gt;&lt;/dates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4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e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邓振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5&lt;/RecNum&gt;&lt;record&gt;&lt;rec-number&gt;235&lt;/rec-number&gt;&lt;foreign-keys&gt;&lt;key app="EN" db-id="fa9zzpeebwaf0befv0j5z0wvr002xawdr02s"&gt;235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邓振生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丘茂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author&gt;Fitch-Sohn C.&lt;/author&gt;&lt;author&gt;Lai S.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刺激与视觉相关的穴位引起大脑功能区响应的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fMRI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研究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J Pract Radio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实用放射学杂志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pages&gt;1240-1242&lt;/pages&gt;&lt;volume&gt;21&lt;/volume&gt;&lt;number&gt;12&lt;/number&gt;&lt;dates&gt;&lt;year&gt;20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05&lt;/year&gt;&lt;/dates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[124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F637D5" w:rsidRPr="00F51F98" w:rsidTr="00107452">
        <w:trPr>
          <w:trHeight w:val="20"/>
        </w:trPr>
        <w:tc>
          <w:tcPr>
            <w:tcW w:w="794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ind w:leftChars="-45" w:left="-99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HT7 (R)</w:t>
            </w:r>
          </w:p>
        </w:tc>
        <w:tc>
          <w:tcPr>
            <w:tcW w:w="5386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>Bil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  <w:lang w:val="en-US"/>
              </w:rPr>
              <w:t xml:space="preserve">. </w: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MF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神门穴对阿尔茨海默病患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痴呆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神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S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神门穴对阿尔茨海默病患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痴呆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神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; Con.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(BA2,1,43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postC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,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贾建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神门穴对阿尔茨海默病患者脑功能磁共振成像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痴呆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神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re C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神门穴对阿尔茨海默病患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痴呆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神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Th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,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贾建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神门穴对阿尔茨海默病患者脑功能磁共振成像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痴呆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神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Put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神门穴对阿尔茨海默病患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痴呆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神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TTG</w:t>
            </w:r>
            <w:hyperlink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付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,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贾建平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王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author&gt;&lt;/authors&gt;&lt;/contributors&gt;&lt;titles&gt;&lt;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刺神门穴对阿尔茨海默病患者脑功能磁共振成像的影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title&gt;&lt;secondary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secondary-title&gt;&lt;short-title&gt;xdkf&lt;/short-title&gt;&lt;/titles&gt;&lt;periodical&gt;&lt;full-titl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中国临床康复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full-title&gt;&lt;/periodical&gt;&lt;number&gt;01&lt;/number&gt;&lt;keywords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痴呆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磁共振成像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/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针灸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神门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keyword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电针疗法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6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 xml:space="preserve">, </w:t>
            </w:r>
            <w:proofErr w:type="spellStart"/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CingG</w:t>
            </w:r>
            <w:proofErr w:type="spellEnd"/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HYPERLINK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begin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ADDIN EN.CITE &lt;EndNote&gt;&lt;Cite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Year&gt;2005&lt;/Year&gt;&lt;RecNum&gt;232&lt;/RecNum&gt;&lt;record&gt;&lt;rec-number&gt;232&lt;/rec-number&gt;&lt;foreign-keys&gt;&lt;key app="EN" db-id="fa9zzpeebwaf0befv0j5z0wvr002xawdr02s"&gt;232&lt;/key&gt;&lt;/foreign-keys&gt;&lt;ref-type name="Journal Article"&gt;17&lt;/ref-type&gt;&lt;contributors&gt;&lt;authors&gt;&lt;author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付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,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贾建平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 xml:space="preserve"> 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王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author&gt;&lt;/authors&gt;&lt;/contributors&gt;&lt;titles&gt;&lt;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刺神门穴对阿尔茨海默病患者脑功能磁共振成像的影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title&gt;&lt;secondary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secondary-title&gt;&lt;short-title&gt;xdkf&lt;/short-title&gt;&lt;/titles&gt;&lt;periodical&gt;&lt;full-titl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中国临床康复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full-title&gt;&lt;/periodical&gt;&lt;number&gt;01&lt;/number&gt;&lt;keywords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痴呆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磁共振成像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/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针灸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神门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keyword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instrText>电针疗法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instrText>&lt;/keyword&gt;&lt;/keywords&gt;&lt;dates&gt;&lt;year&gt;2005&lt;/year&gt;&lt;/dates&gt;&lt;isbn&gt;1671-5926&lt;/isbn&gt;&lt;work-type&gt;Journal&lt;/work-type&gt;&lt;urls&gt;&lt;/urls&gt;&lt;/record&gt;&lt;/Cite&gt;&lt;/EndNote&gt;</w:instrTex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[126]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PL(BA40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  <w:lang w:val="en-US"/>
              </w:rPr>
              <w:t>, IFG(BA44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  <w:lang w:val="en-US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>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IN(BA40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; </w:t>
            </w:r>
            <w:proofErr w:type="spellStart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Ipsi</w:t>
            </w:r>
            <w:proofErr w:type="spellEnd"/>
            <w:r w:rsidRPr="00F51F98">
              <w:rPr>
                <w:rFonts w:ascii="Times New Roman" w:hAnsi="Times New Roman" w:cs="Times New Roman"/>
                <w:b/>
                <w:sz w:val="12"/>
                <w:szCs w:val="12"/>
              </w:rPr>
              <w:t>.</w:t>
            </w:r>
            <w:r w:rsidRPr="00F51F98">
              <w:rPr>
                <w:rFonts w:ascii="Times New Roman" w:hAnsi="Times New Roman" w:cs="Times New Roman"/>
                <w:sz w:val="12"/>
                <w:szCs w:val="12"/>
              </w:rPr>
              <w:t xml:space="preserve"> IFG(BA47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  <w:r w:rsidRPr="00F51F98">
              <w:rPr>
                <w:rFonts w:ascii="Times New Roman" w:hAnsi="Times New Roman" w:cs="Times New Roman"/>
                <w:sz w:val="12"/>
                <w:szCs w:val="12"/>
              </w:rPr>
              <w:t>, STG(BA22)</w:t>
            </w:r>
            <w:hyperlink w:anchor="_ENREF_112" w:tooltip="Chen, 2008 #5" w:history="1"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begin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instrText xml:space="preserve"> ADDIN EN.CITE &lt;EndNote&gt;&lt;Cite&gt;&lt;Author&gt;Chen&lt;/Author&gt;&lt;Year&gt;2008&lt;/Year&gt;&lt;RecNum&gt;5&lt;/RecNum&gt;&lt;record&gt;&lt;rec-number&gt;5&lt;/rec-number&gt;&lt;foreign-keys&gt;&lt;key app="EN" db-id="fa9zzpeebwaf0befv0j5z0wvr002xawdr02s"&gt;5&lt;/key&gt;&lt;/foreign-keys&gt;&lt;ref-type name="Journal Article"&gt;17&lt;/ref-type&gt;&lt;contributors&gt;&lt;authors&gt;&lt;author&gt;Chen, S. J.&lt;/author&gt;&lt;author&gt;Liu, B.&lt;/author&gt;&lt;author&gt;Fu, W. B.&lt;/author&gt;&lt;author&gt;Wu, S. S.&lt;/author&gt;&lt;author&gt;Chen, J.&lt;/author&gt;&lt;author&gt;Ran, P. C.&lt;/author&gt;&lt;/authors&gt;&lt;/contributors&gt;&lt;auth-address&gt;Department of Rehabilitation, Baoan People&amp;apos;s Hospital, Shenzhen 518101, China. csjme@163.com&lt;/auth-address&gt;&lt;titles&gt;&lt;title&gt;A fMRI observation on different cererbral regions activated by acupuncture of Shenmen (HT 7) and Yanglao (SI 6)&lt;/title&gt;&lt;secondary-title&gt;Zhen Ci Yan Jiu&lt;/secondary-title&gt;&lt;/titles&gt;&lt;periodical&gt;&lt;full-title&gt;Zhen Ci Yan Jiu&lt;/full-title&gt;&lt;/periodical&gt;&lt;pages&gt;267-71&lt;/pages&gt;&lt;volume&gt;33&lt;/volume&gt;&lt;number&gt;4&lt;/number&gt;&lt;edition&gt;2008/10/22&lt;/edition&gt;&lt;keywords&gt;&lt;keyword&gt;Adolescent&lt;/keyword&gt;&lt;keyword&gt;Adult&lt;/keyword&gt;&lt;keyword&gt;Cerebrum/metabolism/*radiography&lt;/keyword&gt;&lt;keyword&gt;*Electroacupuncture&lt;/keyword&gt;&lt;keyword&gt;Female&lt;/keyword&gt;&lt;keyword&gt;Humans&lt;/keyword&gt;&lt;keyword&gt;*Magnetic Resonance Imaging/methods&lt;/keyword&gt;&lt;keyword&gt;Male&lt;/keyword&gt;&lt;keyword&gt;*Meridians&lt;/keyword&gt;&lt;keyword&gt;Oxygen/*blood&lt;/keyword&gt;&lt;/keywords&gt;&lt;dates&gt;&lt;year&gt;2008&lt;/year&gt;&lt;pub-dates&gt;&lt;date&gt;Aug&lt;/date&gt;&lt;/pub-dates&gt;&lt;/dates&gt;&lt;isbn&gt;1000-0607 (Print)&lt;/isbn&gt;&lt;accession-num&gt;18928121&lt;/accession-num&gt;&lt;urls&gt;&lt;related-urls&gt;&lt;url&gt;http://www.ncbi.nlm.nih.gov/entrez/query.fcgi?cmd=Retrieve&amp;amp;db=PubMed&amp;amp;dopt=Citation&amp;amp;list_uids=18928121&lt;/url&gt;&lt;/related-urls&gt;&lt;/urls&gt;&lt;language&gt;chi&lt;/language&gt;&lt;/record&gt;&lt;/Cite&gt;&lt;/EndNote&gt;</w:instrTex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separate"/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t>[121]</w:t>
              </w:r>
              <w:r w:rsidRPr="00F51F98">
                <w:rPr>
                  <w:rFonts w:ascii="Times New Roman" w:hAnsi="Times New Roman" w:cs="Times New Roman"/>
                  <w:sz w:val="12"/>
                  <w:szCs w:val="12"/>
                </w:rPr>
                <w:fldChar w:fldCharType="end"/>
              </w:r>
            </w:hyperlink>
          </w:p>
        </w:tc>
        <w:tc>
          <w:tcPr>
            <w:tcW w:w="3685" w:type="dxa"/>
          </w:tcPr>
          <w:p w:rsidR="00F637D5" w:rsidRPr="00F51F98" w:rsidRDefault="00F637D5" w:rsidP="00107452">
            <w:pPr>
              <w:widowControl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</w:tbl>
    <w:p w:rsidR="00F637D5" w:rsidRDefault="00F637D5" w:rsidP="00F637D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 w:hint="eastAsia"/>
          <w:sz w:val="14"/>
          <w:szCs w:val="14"/>
          <w:lang w:val="en-US"/>
        </w:rPr>
      </w:pPr>
    </w:p>
    <w:p w:rsidR="00F637D5" w:rsidRPr="00446CF2" w:rsidRDefault="00F637D5" w:rsidP="00F637D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14"/>
          <w:szCs w:val="14"/>
          <w:lang w:val="en-US"/>
        </w:rPr>
      </w:pPr>
      <w:r>
        <w:rPr>
          <w:rFonts w:ascii="Times New Roman" w:hAnsi="Times New Roman" w:cs="Times New Roman" w:hint="eastAsia"/>
          <w:sz w:val="14"/>
          <w:szCs w:val="14"/>
          <w:lang w:val="en-US"/>
        </w:rPr>
        <w:t xml:space="preserve">A1=primary auditory cortex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AC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ant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A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angula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amAC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anterior-middle ant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Amy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Amygdala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ant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anterior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Aq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aquaeduct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erebri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AU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auditory cortex, BA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Brodmann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area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BAGA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basal ganglia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Bi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bilateral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BS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brainstem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ACCCau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caudate nucleus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Corpus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allosum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cerebellum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in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in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-am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anterior middle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ing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ing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>-pm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osteromiddl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ing-subgenu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subgenu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C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on.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ontralate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un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une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dlPF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dorsolate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prefrontal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dm.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dorsomedi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dmPF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dorsomedi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prefrontal cortex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dor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dorsal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FG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fusiform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F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frontal lobe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Fop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frontal operculum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H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hippocampus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Hyp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hypothalamus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IF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inferior fron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IN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insula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inf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inferior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infCo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inf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olliculi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IOG=inferior occipi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IP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inferior parietal lobul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Ipsi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>.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ipsilate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IT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inferior tempor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L=left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lat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lateral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LC=locus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erule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L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lingu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LN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lenticular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nucleus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M1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rimary motor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MEF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medial fron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MEO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medial occipital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MEO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medial occipi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MF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middle fron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MOG=middle occipi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MOPF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medial orbital prefrontal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MTG=middle tempor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NA=not available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Na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nucleus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accumben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NCF=nucleus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uneiformi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NRP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nucleus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raph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onti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NTS=nucleus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tract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solitaries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O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operculum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O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orbi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O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occipital lob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on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AG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eriaqueduct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gray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araC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aracent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lobul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araH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arahippocamp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araH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arahippocamp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BN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arabrachi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nucleus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parietal cortices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C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post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ices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F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refrontal cortices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F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refrontal lob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gAC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regenu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arietal lobul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MA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remotor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area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MC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remotor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x, PN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ontin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nuclei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O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arietal operculum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ost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osterior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ostC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ostcent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P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posterior parietal lob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reC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recent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preCun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recune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ut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utamen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PVN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paraventricular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nucleus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R=right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rAC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rostr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ant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RO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rolandi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operculum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rspP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CC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retrospleni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post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ingulat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cort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x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RtTg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reticulo-tegment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FG=super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ior fron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I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primary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somatosensory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area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II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second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somatosensory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area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MA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supplementary motor area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MC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supplementary motor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MG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supramargin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N=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substantia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nigra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SOG=superior occipit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P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superior parietal lobule, 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STG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superior temporal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gyrus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sup.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superior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supCo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=superior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colliculi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/>
        </w:rPr>
        <w:t>Fpol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frontal pol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Th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thalamus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, TL=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temporal lobe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Tpole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r w:rsidRPr="00CE0269">
        <w:rPr>
          <w:rFonts w:ascii="Times New Roman" w:hAnsi="Times New Roman" w:cs="Times New Roman"/>
          <w:sz w:val="14"/>
          <w:szCs w:val="14"/>
          <w:lang w:val="en-US"/>
        </w:rPr>
        <w:t xml:space="preserve">temporal pole, 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/>
        </w:rPr>
        <w:t>Uni</w:t>
      </w:r>
      <w:proofErr w:type="spellEnd"/>
      <w:r w:rsidRPr="00CE0269">
        <w:rPr>
          <w:rFonts w:ascii="Times New Roman" w:hAnsi="Times New Roman" w:cs="Times New Roman"/>
          <w:sz w:val="14"/>
          <w:szCs w:val="14"/>
          <w:lang w:val="en-US"/>
        </w:rPr>
        <w:t xml:space="preserve">=unilateral, </w:t>
      </w:r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V1=</w:t>
      </w:r>
      <w:r w:rsidRPr="00CE0269">
        <w:rPr>
          <w:rFonts w:ascii="Times New Roman" w:hAnsi="Times New Roman" w:cs="Times New Roman"/>
          <w:sz w:val="14"/>
          <w:szCs w:val="14"/>
          <w:lang w:val="en-US"/>
        </w:rPr>
        <w:t>primary visual cortices</w:t>
      </w:r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, VC=</w:t>
      </w:r>
      <w:r w:rsidRPr="00CE0269">
        <w:rPr>
          <w:rFonts w:ascii="Times New Roman" w:hAnsi="Times New Roman" w:cs="Times New Roman"/>
          <w:sz w:val="14"/>
          <w:szCs w:val="14"/>
          <w:lang w:val="en-US"/>
        </w:rPr>
        <w:t xml:space="preserve">visual cortex, 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v</w:t>
      </w:r>
      <w:r w:rsidRPr="00CE0269">
        <w:rPr>
          <w:rFonts w:ascii="Times New Roman" w:hAnsi="Times New Roman" w:cs="Times New Roman"/>
          <w:sz w:val="14"/>
          <w:szCs w:val="14"/>
          <w:lang w:val="en-US"/>
        </w:rPr>
        <w:t>l</w:t>
      </w:r>
      <w:proofErr w:type="spellEnd"/>
      <w:r w:rsidRPr="00CE0269">
        <w:rPr>
          <w:rFonts w:ascii="Times New Roman" w:hAnsi="Times New Roman" w:cs="Times New Roman"/>
          <w:sz w:val="14"/>
          <w:szCs w:val="14"/>
          <w:lang w:val="en-US"/>
        </w:rPr>
        <w:t>-</w:t>
      </w:r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/>
        </w:rPr>
        <w:t>ventrolateral</w:t>
      </w:r>
      <w:proofErr w:type="spellEnd"/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vm</w:t>
      </w:r>
      <w:proofErr w:type="spellEnd"/>
      <w:r w:rsidRPr="00CE0269">
        <w:rPr>
          <w:rFonts w:ascii="Times New Roman" w:hAnsi="Times New Roman" w:cs="Times New Roman"/>
          <w:sz w:val="14"/>
          <w:szCs w:val="14"/>
          <w:lang w:val="en-US"/>
        </w:rPr>
        <w:t>-</w:t>
      </w:r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/>
        </w:rPr>
        <w:t>ventromedial</w:t>
      </w:r>
      <w:proofErr w:type="spellEnd"/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vmPFC</w:t>
      </w:r>
      <w:proofErr w:type="spellEnd"/>
      <w:r w:rsidRPr="00CE0269">
        <w:rPr>
          <w:rFonts w:ascii="Times New Roman" w:hAnsi="Times New Roman" w:cs="Times New Roman"/>
          <w:sz w:val="14"/>
          <w:szCs w:val="14"/>
          <w:lang w:val="en-US" w:eastAsia="en-US"/>
        </w:rPr>
        <w:t>=</w:t>
      </w:r>
      <w:proofErr w:type="spellStart"/>
      <w:r w:rsidRPr="00CE0269">
        <w:rPr>
          <w:rFonts w:ascii="Times New Roman" w:hAnsi="Times New Roman" w:cs="Times New Roman"/>
          <w:sz w:val="14"/>
          <w:szCs w:val="14"/>
          <w:lang w:val="en-US"/>
        </w:rPr>
        <w:t>ventromedial</w:t>
      </w:r>
      <w:proofErr w:type="spellEnd"/>
      <w:r w:rsidRPr="00446CF2">
        <w:rPr>
          <w:rFonts w:ascii="Times New Roman" w:hAnsi="Times New Roman" w:cs="Times New Roman"/>
          <w:sz w:val="14"/>
          <w:szCs w:val="14"/>
          <w:lang w:val="en-US"/>
        </w:rPr>
        <w:t xml:space="preserve"> prefrontal cortex</w:t>
      </w:r>
      <w:r w:rsidRPr="00446CF2">
        <w:rPr>
          <w:rFonts w:ascii="Times New Roman" w:hAnsi="Times New Roman" w:cs="Times New Roman"/>
          <w:sz w:val="14"/>
          <w:szCs w:val="14"/>
          <w:lang w:val="en-US" w:eastAsia="en-US"/>
        </w:rPr>
        <w:t xml:space="preserve">, </w:t>
      </w:r>
      <w:r w:rsidRPr="00446CF2">
        <w:rPr>
          <w:rFonts w:ascii="Times New Roman" w:hAnsi="Times New Roman" w:cs="Times New Roman"/>
          <w:sz w:val="14"/>
          <w:szCs w:val="14"/>
          <w:lang w:val="en-US"/>
        </w:rPr>
        <w:t>VNC=vestibular nuclear complex.</w:t>
      </w:r>
    </w:p>
    <w:p w:rsidR="00CD36A9" w:rsidRPr="00F637D5" w:rsidRDefault="00CD36A9">
      <w:pPr>
        <w:rPr>
          <w:lang w:val="en-US"/>
        </w:rPr>
      </w:pPr>
    </w:p>
    <w:sectPr w:rsidR="00CD36A9" w:rsidRPr="00F637D5" w:rsidSect="00CD36A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i">
    <w:charset w:val="50"/>
    <w:family w:val="auto"/>
    <w:pitch w:val="variable"/>
    <w:sig w:usb0="00000001" w:usb1="080E0000" w:usb2="00000010" w:usb3="00000000" w:csb0="00040000" w:csb1="00000000"/>
  </w:font>
  <w:font w:name="Times-Roman">
    <w:altName w:val="Times CE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1C14A56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3B32C84"/>
    <w:multiLevelType w:val="hybridMultilevel"/>
    <w:tmpl w:val="585E70A4"/>
    <w:lvl w:ilvl="0" w:tplc="35CC405E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49" w:hanging="420"/>
      </w:pPr>
    </w:lvl>
    <w:lvl w:ilvl="2" w:tplc="0409001B" w:tentative="1">
      <w:start w:val="1"/>
      <w:numFmt w:val="lowerRoman"/>
      <w:lvlText w:val="%3."/>
      <w:lvlJc w:val="right"/>
      <w:pPr>
        <w:ind w:left="1969" w:hanging="420"/>
      </w:pPr>
    </w:lvl>
    <w:lvl w:ilvl="3" w:tplc="0409000F" w:tentative="1">
      <w:start w:val="1"/>
      <w:numFmt w:val="decimal"/>
      <w:lvlText w:val="%4."/>
      <w:lvlJc w:val="left"/>
      <w:pPr>
        <w:ind w:left="2389" w:hanging="420"/>
      </w:pPr>
    </w:lvl>
    <w:lvl w:ilvl="4" w:tplc="04090019" w:tentative="1">
      <w:start w:val="1"/>
      <w:numFmt w:val="lowerLetter"/>
      <w:lvlText w:val="%5)"/>
      <w:lvlJc w:val="left"/>
      <w:pPr>
        <w:ind w:left="2809" w:hanging="420"/>
      </w:pPr>
    </w:lvl>
    <w:lvl w:ilvl="5" w:tplc="0409001B" w:tentative="1">
      <w:start w:val="1"/>
      <w:numFmt w:val="lowerRoman"/>
      <w:lvlText w:val="%6."/>
      <w:lvlJc w:val="right"/>
      <w:pPr>
        <w:ind w:left="3229" w:hanging="420"/>
      </w:pPr>
    </w:lvl>
    <w:lvl w:ilvl="6" w:tplc="0409000F" w:tentative="1">
      <w:start w:val="1"/>
      <w:numFmt w:val="decimal"/>
      <w:lvlText w:val="%7."/>
      <w:lvlJc w:val="left"/>
      <w:pPr>
        <w:ind w:left="3649" w:hanging="420"/>
      </w:pPr>
    </w:lvl>
    <w:lvl w:ilvl="7" w:tplc="04090019" w:tentative="1">
      <w:start w:val="1"/>
      <w:numFmt w:val="lowerLetter"/>
      <w:lvlText w:val="%8)"/>
      <w:lvlJc w:val="left"/>
      <w:pPr>
        <w:ind w:left="4069" w:hanging="420"/>
      </w:pPr>
    </w:lvl>
    <w:lvl w:ilvl="8" w:tplc="0409001B" w:tentative="1">
      <w:start w:val="1"/>
      <w:numFmt w:val="lowerRoman"/>
      <w:lvlText w:val="%9."/>
      <w:lvlJc w:val="right"/>
      <w:pPr>
        <w:ind w:left="4489" w:hanging="420"/>
      </w:pPr>
    </w:lvl>
  </w:abstractNum>
  <w:abstractNum w:abstractNumId="2">
    <w:nsid w:val="1D12740B"/>
    <w:multiLevelType w:val="hybridMultilevel"/>
    <w:tmpl w:val="AACCE334"/>
    <w:lvl w:ilvl="0" w:tplc="EA020B3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EE3B28"/>
    <w:multiLevelType w:val="hybridMultilevel"/>
    <w:tmpl w:val="18E08F9C"/>
    <w:lvl w:ilvl="0" w:tplc="5A3410C0">
      <w:start w:val="1"/>
      <w:numFmt w:val="decimal"/>
      <w:lvlText w:val="%1."/>
      <w:lvlJc w:val="left"/>
      <w:pPr>
        <w:ind w:left="36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37E86D32"/>
    <w:multiLevelType w:val="hybridMultilevel"/>
    <w:tmpl w:val="AC12C7F8"/>
    <w:lvl w:ilvl="0" w:tplc="F96EA416">
      <w:start w:val="5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D1A2093"/>
    <w:multiLevelType w:val="hybridMultilevel"/>
    <w:tmpl w:val="622EDA36"/>
    <w:lvl w:ilvl="0" w:tplc="6A247A2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6B64909"/>
    <w:multiLevelType w:val="hybridMultilevel"/>
    <w:tmpl w:val="98C42160"/>
    <w:lvl w:ilvl="0" w:tplc="F5DA7AE4">
      <w:start w:val="1"/>
      <w:numFmt w:val="lowerLetter"/>
      <w:lvlText w:val="%1)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583F37B5"/>
    <w:multiLevelType w:val="hybridMultilevel"/>
    <w:tmpl w:val="F8CC6966"/>
    <w:lvl w:ilvl="0" w:tplc="35CC405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5A2631A5"/>
    <w:multiLevelType w:val="hybridMultilevel"/>
    <w:tmpl w:val="6422F8A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E45547C"/>
    <w:multiLevelType w:val="hybridMultilevel"/>
    <w:tmpl w:val="ABA66A40"/>
    <w:lvl w:ilvl="0" w:tplc="FF7241B2">
      <w:start w:val="2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672707EA"/>
    <w:multiLevelType w:val="hybridMultilevel"/>
    <w:tmpl w:val="74A8D8F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D2D2244"/>
    <w:multiLevelType w:val="hybridMultilevel"/>
    <w:tmpl w:val="735271DC"/>
    <w:lvl w:ilvl="0" w:tplc="3D7C1C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79DA7400"/>
    <w:multiLevelType w:val="hybridMultilevel"/>
    <w:tmpl w:val="C61A8008"/>
    <w:lvl w:ilvl="0" w:tplc="4C5A853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7B6D5D8F"/>
    <w:multiLevelType w:val="hybridMultilevel"/>
    <w:tmpl w:val="D688B76E"/>
    <w:lvl w:ilvl="0" w:tplc="4FAAB0CA">
      <w:start w:val="3"/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  <w:b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6"/>
  </w:num>
  <w:num w:numId="4">
    <w:abstractNumId w:val="12"/>
  </w:num>
  <w:num w:numId="5">
    <w:abstractNumId w:val="9"/>
  </w:num>
  <w:num w:numId="6">
    <w:abstractNumId w:val="11"/>
  </w:num>
  <w:num w:numId="7">
    <w:abstractNumId w:val="3"/>
  </w:num>
  <w:num w:numId="8">
    <w:abstractNumId w:val="8"/>
  </w:num>
  <w:num w:numId="9">
    <w:abstractNumId w:val="10"/>
  </w:num>
  <w:num w:numId="10">
    <w:abstractNumId w:val="4"/>
  </w:num>
  <w:num w:numId="11">
    <w:abstractNumId w:val="13"/>
  </w:num>
  <w:num w:numId="12">
    <w:abstractNumId w:val="0"/>
  </w:num>
  <w:num w:numId="13">
    <w:abstractNumId w:val="5"/>
  </w:num>
  <w:num w:numId="1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08"/>
  <w:hyphenationZone w:val="425"/>
  <w:characterSpacingControl w:val="doNotCompress"/>
  <w:compat>
    <w:useFELayout/>
  </w:compat>
  <w:rsids>
    <w:rsidRoot w:val="00F637D5"/>
    <w:rsid w:val="00B6273C"/>
    <w:rsid w:val="00CD36A9"/>
    <w:rsid w:val="00F637D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36A9"/>
  </w:style>
  <w:style w:type="paragraph" w:styleId="Heading1">
    <w:name w:val="heading 1"/>
    <w:aliases w:val="‹berschrift 1_Projekt"/>
    <w:basedOn w:val="Normal"/>
    <w:next w:val="TextProjekt"/>
    <w:link w:val="Heading1Char"/>
    <w:uiPriority w:val="99"/>
    <w:qFormat/>
    <w:rsid w:val="00F637D5"/>
    <w:pPr>
      <w:keepNext/>
      <w:tabs>
        <w:tab w:val="left" w:pos="907"/>
      </w:tabs>
      <w:spacing w:before="120" w:after="120" w:line="240" w:lineRule="auto"/>
      <w:jc w:val="both"/>
      <w:outlineLvl w:val="0"/>
    </w:pPr>
    <w:rPr>
      <w:rFonts w:ascii="Times New Roman" w:eastAsia="SimSun" w:hAnsi="Times New Roman" w:cs="Times New Roman"/>
      <w:b/>
      <w:bCs/>
      <w:caps/>
      <w:kern w:val="32"/>
      <w:sz w:val="28"/>
      <w:szCs w:val="32"/>
      <w:lang w:val="en-US" w:eastAsia="de-DE"/>
    </w:rPr>
  </w:style>
  <w:style w:type="paragraph" w:styleId="Heading2">
    <w:name w:val="heading 2"/>
    <w:aliases w:val="‹berschrift 2_Projekt"/>
    <w:basedOn w:val="Normal"/>
    <w:next w:val="TextProjekt"/>
    <w:link w:val="Heading2Char"/>
    <w:uiPriority w:val="99"/>
    <w:qFormat/>
    <w:rsid w:val="00F637D5"/>
    <w:pPr>
      <w:keepNext/>
      <w:tabs>
        <w:tab w:val="left" w:pos="907"/>
      </w:tabs>
      <w:spacing w:before="120" w:after="120" w:line="240" w:lineRule="auto"/>
      <w:jc w:val="both"/>
      <w:outlineLvl w:val="1"/>
    </w:pPr>
    <w:rPr>
      <w:rFonts w:ascii="Times New Roman" w:eastAsia="SimSun" w:hAnsi="Times New Roman" w:cs="Times New Roman"/>
      <w:b/>
      <w:bCs/>
      <w:iCs/>
      <w:sz w:val="21"/>
      <w:szCs w:val="28"/>
      <w:lang w:val="en-US" w:eastAsia="de-DE"/>
    </w:rPr>
  </w:style>
  <w:style w:type="paragraph" w:styleId="Heading3">
    <w:name w:val="heading 3"/>
    <w:aliases w:val="‹berschrift 3_Projekt"/>
    <w:basedOn w:val="Normal"/>
    <w:next w:val="TextProjekt"/>
    <w:link w:val="Heading3Char"/>
    <w:uiPriority w:val="99"/>
    <w:qFormat/>
    <w:rsid w:val="00F637D5"/>
    <w:pPr>
      <w:keepNext/>
      <w:tabs>
        <w:tab w:val="left" w:pos="907"/>
      </w:tabs>
      <w:spacing w:before="120" w:after="120" w:line="360" w:lineRule="auto"/>
      <w:jc w:val="both"/>
      <w:outlineLvl w:val="2"/>
    </w:pPr>
    <w:rPr>
      <w:rFonts w:ascii="Times New Roman" w:eastAsia="SimSun" w:hAnsi="Times New Roman" w:cs="Times New Roman"/>
      <w:b/>
      <w:bCs/>
      <w:sz w:val="20"/>
      <w:szCs w:val="24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aliases w:val="Beschriftung_Projekt"/>
    <w:basedOn w:val="Normal"/>
    <w:next w:val="Normal"/>
    <w:uiPriority w:val="99"/>
    <w:qFormat/>
    <w:rsid w:val="00F637D5"/>
    <w:pPr>
      <w:spacing w:after="0" w:line="360" w:lineRule="auto"/>
    </w:pPr>
    <w:rPr>
      <w:rFonts w:ascii="Times New Roman" w:eastAsia="SimSun" w:hAnsi="Times New Roman" w:cs="Times New Roman"/>
      <w:b/>
      <w:bCs/>
      <w:sz w:val="20"/>
      <w:szCs w:val="20"/>
      <w:lang w:val="en-US"/>
    </w:rPr>
  </w:style>
  <w:style w:type="character" w:customStyle="1" w:styleId="Heading1Char">
    <w:name w:val="Heading 1 Char"/>
    <w:aliases w:val="‹berschrift 1_Projekt Char"/>
    <w:basedOn w:val="DefaultParagraphFont"/>
    <w:link w:val="Heading1"/>
    <w:uiPriority w:val="99"/>
    <w:rsid w:val="00F637D5"/>
    <w:rPr>
      <w:rFonts w:ascii="Times New Roman" w:eastAsia="SimSun" w:hAnsi="Times New Roman" w:cs="Times New Roman"/>
      <w:b/>
      <w:bCs/>
      <w:caps/>
      <w:kern w:val="32"/>
      <w:sz w:val="28"/>
      <w:szCs w:val="32"/>
      <w:lang w:val="en-US" w:eastAsia="de-DE"/>
    </w:rPr>
  </w:style>
  <w:style w:type="character" w:customStyle="1" w:styleId="Heading2Char">
    <w:name w:val="Heading 2 Char"/>
    <w:aliases w:val="‹berschrift 2_Projekt Char"/>
    <w:basedOn w:val="DefaultParagraphFont"/>
    <w:link w:val="Heading2"/>
    <w:uiPriority w:val="99"/>
    <w:rsid w:val="00F637D5"/>
    <w:rPr>
      <w:rFonts w:ascii="Times New Roman" w:eastAsia="SimSun" w:hAnsi="Times New Roman" w:cs="Times New Roman"/>
      <w:b/>
      <w:bCs/>
      <w:iCs/>
      <w:sz w:val="21"/>
      <w:szCs w:val="28"/>
      <w:lang w:val="en-US" w:eastAsia="de-DE"/>
    </w:rPr>
  </w:style>
  <w:style w:type="character" w:customStyle="1" w:styleId="Heading3Char">
    <w:name w:val="Heading 3 Char"/>
    <w:aliases w:val="‹berschrift 3_Projekt Char"/>
    <w:basedOn w:val="DefaultParagraphFont"/>
    <w:link w:val="Heading3"/>
    <w:uiPriority w:val="99"/>
    <w:rsid w:val="00F637D5"/>
    <w:rPr>
      <w:rFonts w:ascii="Times New Roman" w:eastAsia="SimSun" w:hAnsi="Times New Roman" w:cs="Times New Roman"/>
      <w:b/>
      <w:bCs/>
      <w:sz w:val="20"/>
      <w:szCs w:val="24"/>
      <w:lang w:val="en-US" w:eastAsia="de-DE"/>
    </w:rPr>
  </w:style>
  <w:style w:type="paragraph" w:customStyle="1" w:styleId="TextProjekt">
    <w:name w:val="Text_Projekt"/>
    <w:basedOn w:val="Normal"/>
    <w:uiPriority w:val="99"/>
    <w:qFormat/>
    <w:rsid w:val="00F637D5"/>
    <w:pPr>
      <w:spacing w:before="120" w:after="120" w:line="360" w:lineRule="auto"/>
      <w:jc w:val="both"/>
    </w:pPr>
    <w:rPr>
      <w:rFonts w:ascii="Times New Roman" w:eastAsia="SimSun" w:hAnsi="Times New Roman" w:cs="Times New Roman"/>
      <w:szCs w:val="24"/>
      <w:lang w:val="en-US" w:eastAsia="de-DE"/>
    </w:rPr>
  </w:style>
  <w:style w:type="character" w:customStyle="1" w:styleId="Heading3Char2">
    <w:name w:val="Heading 3 Char2"/>
    <w:aliases w:val="‹berschrift 3_Projekt Char2"/>
    <w:uiPriority w:val="99"/>
    <w:rsid w:val="00F637D5"/>
    <w:rPr>
      <w:rFonts w:ascii="Arial" w:hAnsi="Arial" w:cs="Arial"/>
      <w:b w:val="0"/>
      <w:bCs w:val="0"/>
      <w:i/>
      <w:sz w:val="21"/>
      <w:lang w:eastAsia="de-DE"/>
    </w:rPr>
  </w:style>
  <w:style w:type="character" w:customStyle="1" w:styleId="Heading3Char1">
    <w:name w:val="Heading 3 Char1"/>
    <w:aliases w:val="‹berschrift 3_Projekt Char1,标题 3 Char"/>
    <w:uiPriority w:val="99"/>
    <w:rsid w:val="00F637D5"/>
    <w:rPr>
      <w:rFonts w:ascii="Arial" w:hAnsi="Arial" w:cs="Arial"/>
      <w:b/>
      <w:bCs/>
      <w:sz w:val="24"/>
      <w:lang w:eastAsia="de-DE"/>
    </w:rPr>
  </w:style>
  <w:style w:type="paragraph" w:customStyle="1" w:styleId="1">
    <w:name w:val="样式1"/>
    <w:basedOn w:val="Heading3"/>
    <w:uiPriority w:val="99"/>
    <w:rsid w:val="00F637D5"/>
    <w:pPr>
      <w:spacing w:line="240" w:lineRule="auto"/>
    </w:pPr>
    <w:rPr>
      <w:i/>
      <w:sz w:val="21"/>
      <w:szCs w:val="21"/>
      <w:lang w:eastAsia="zh-CN"/>
    </w:rPr>
  </w:style>
  <w:style w:type="paragraph" w:customStyle="1" w:styleId="TabberschriftProjekt">
    <w:name w:val="Tab_‹berschrift_Projekt"/>
    <w:basedOn w:val="Normal"/>
    <w:next w:val="Normal"/>
    <w:uiPriority w:val="99"/>
    <w:rsid w:val="00F637D5"/>
    <w:pPr>
      <w:keepNext/>
      <w:spacing w:after="0" w:line="240" w:lineRule="auto"/>
    </w:pPr>
    <w:rPr>
      <w:rFonts w:ascii="Arial" w:eastAsia="SimSun" w:hAnsi="Arial" w:cs="Times New Roman"/>
      <w:b/>
      <w:bCs/>
      <w:noProof/>
      <w:sz w:val="20"/>
      <w:szCs w:val="24"/>
      <w:lang w:eastAsia="de-DE"/>
    </w:rPr>
  </w:style>
  <w:style w:type="paragraph" w:styleId="CommentText">
    <w:name w:val="annotation text"/>
    <w:basedOn w:val="Normal"/>
    <w:link w:val="CommentTextChar"/>
    <w:uiPriority w:val="99"/>
    <w:semiHidden/>
    <w:rsid w:val="00F637D5"/>
    <w:pPr>
      <w:spacing w:after="0" w:line="360" w:lineRule="auto"/>
    </w:pPr>
    <w:rPr>
      <w:rFonts w:ascii="Times New Roman" w:eastAsia="SimSun" w:hAnsi="Times New Roman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37D5"/>
    <w:rPr>
      <w:rFonts w:ascii="Times New Roman" w:eastAsia="SimSun" w:hAnsi="Times New Roman" w:cs="Times New Roman"/>
      <w:sz w:val="20"/>
      <w:szCs w:val="20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37D5"/>
    <w:rPr>
      <w:rFonts w:ascii="Times New Roman" w:eastAsia="SimSun" w:hAnsi="Times New Roman" w:cs="Times New Roman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rsid w:val="00F637D5"/>
    <w:pPr>
      <w:spacing w:after="0" w:line="360" w:lineRule="auto"/>
    </w:pPr>
    <w:rPr>
      <w:rFonts w:ascii="Times New Roman" w:eastAsia="SimSun" w:hAnsi="Times New Roman" w:cs="Times New Roman"/>
      <w:sz w:val="18"/>
      <w:szCs w:val="18"/>
      <w:lang w:val="en-US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F637D5"/>
    <w:rPr>
      <w:rFonts w:ascii="Tahoma" w:hAnsi="Tahoma" w:cs="Tahoma"/>
      <w:sz w:val="16"/>
      <w:szCs w:val="16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37D5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F637D5"/>
    <w:rPr>
      <w:b/>
      <w:bCs/>
    </w:rPr>
  </w:style>
  <w:style w:type="character" w:customStyle="1" w:styleId="CommentSubjectChar1">
    <w:name w:val="Comment Subject Char1"/>
    <w:basedOn w:val="CommentTextChar"/>
    <w:link w:val="CommentSubject"/>
    <w:uiPriority w:val="99"/>
    <w:semiHidden/>
    <w:rsid w:val="00F637D5"/>
    <w:rPr>
      <w:b/>
      <w:bCs/>
    </w:rPr>
  </w:style>
  <w:style w:type="paragraph" w:styleId="Title">
    <w:name w:val="Title"/>
    <w:basedOn w:val="Normal"/>
    <w:next w:val="Normal"/>
    <w:link w:val="TitleChar"/>
    <w:uiPriority w:val="99"/>
    <w:qFormat/>
    <w:rsid w:val="00F637D5"/>
    <w:pPr>
      <w:spacing w:before="240" w:after="60" w:line="360" w:lineRule="auto"/>
      <w:outlineLvl w:val="0"/>
    </w:pPr>
    <w:rPr>
      <w:rFonts w:ascii="Times New Roman" w:eastAsia="SimSun" w:hAnsi="Times New Roman" w:cs="Times New Roman"/>
      <w:b/>
      <w:bCs/>
      <w:kern w:val="28"/>
      <w:sz w:val="48"/>
      <w:szCs w:val="32"/>
      <w:lang w:val="en-US"/>
    </w:rPr>
  </w:style>
  <w:style w:type="character" w:customStyle="1" w:styleId="TitleChar">
    <w:name w:val="Title Char"/>
    <w:basedOn w:val="DefaultParagraphFont"/>
    <w:link w:val="Title"/>
    <w:uiPriority w:val="99"/>
    <w:rsid w:val="00F637D5"/>
    <w:rPr>
      <w:rFonts w:ascii="Times New Roman" w:eastAsia="SimSun" w:hAnsi="Times New Roman" w:cs="Times New Roman"/>
      <w:b/>
      <w:bCs/>
      <w:kern w:val="28"/>
      <w:sz w:val="48"/>
      <w:szCs w:val="32"/>
      <w:lang w:val="en-US"/>
    </w:rPr>
  </w:style>
  <w:style w:type="paragraph" w:customStyle="1" w:styleId="FigureDescriptionProjekt">
    <w:name w:val="FigureDescription_Projekt"/>
    <w:basedOn w:val="Normal"/>
    <w:next w:val="Normal"/>
    <w:uiPriority w:val="99"/>
    <w:rsid w:val="00F637D5"/>
    <w:pPr>
      <w:spacing w:after="0" w:line="240" w:lineRule="exact"/>
      <w:jc w:val="both"/>
    </w:pPr>
    <w:rPr>
      <w:rFonts w:ascii="Times New Roman" w:eastAsia="SimSun" w:hAnsi="Times New Roman" w:cs="Times New Roman"/>
      <w:sz w:val="20"/>
      <w:szCs w:val="24"/>
      <w:lang w:val="en-US" w:eastAsia="de-DE"/>
    </w:rPr>
  </w:style>
  <w:style w:type="paragraph" w:customStyle="1" w:styleId="Default">
    <w:name w:val="Default"/>
    <w:uiPriority w:val="99"/>
    <w:rsid w:val="00F637D5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val="en-US"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637D5"/>
    <w:rPr>
      <w:rFonts w:ascii="Hei" w:eastAsia="Times New Roman" w:hAnsi="Times New Roman" w:cs="Times New Roman"/>
      <w:sz w:val="20"/>
      <w:szCs w:val="24"/>
      <w:shd w:val="clear" w:color="auto" w:fill="C6D5EC"/>
      <w:lang w:val="en-US"/>
    </w:rPr>
  </w:style>
  <w:style w:type="paragraph" w:styleId="DocumentMap">
    <w:name w:val="Document Map"/>
    <w:basedOn w:val="Normal"/>
    <w:link w:val="DocumentMapChar"/>
    <w:uiPriority w:val="99"/>
    <w:semiHidden/>
    <w:rsid w:val="00F637D5"/>
    <w:pPr>
      <w:shd w:val="clear" w:color="auto" w:fill="C6D5EC"/>
      <w:spacing w:after="0" w:line="360" w:lineRule="auto"/>
    </w:pPr>
    <w:rPr>
      <w:rFonts w:ascii="Hei" w:eastAsia="Times New Roman" w:hAnsi="Times New Roman" w:cs="Times New Roman"/>
      <w:sz w:val="20"/>
      <w:szCs w:val="24"/>
      <w:lang w:val="en-US"/>
    </w:rPr>
  </w:style>
  <w:style w:type="character" w:customStyle="1" w:styleId="DocumentMapChar1">
    <w:name w:val="Document Map Char1"/>
    <w:basedOn w:val="DefaultParagraphFont"/>
    <w:link w:val="DocumentMap"/>
    <w:uiPriority w:val="99"/>
    <w:semiHidden/>
    <w:rsid w:val="00F637D5"/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F637D5"/>
    <w:rPr>
      <w:rFonts w:ascii="Times New Roman" w:eastAsia="SimSun" w:hAnsi="Times New Roman" w:cs="Times New Roman"/>
      <w:sz w:val="18"/>
      <w:szCs w:val="18"/>
      <w:lang w:val="en-US"/>
    </w:rPr>
  </w:style>
  <w:style w:type="paragraph" w:styleId="Header">
    <w:name w:val="header"/>
    <w:basedOn w:val="Normal"/>
    <w:link w:val="HeaderChar"/>
    <w:uiPriority w:val="99"/>
    <w:semiHidden/>
    <w:rsid w:val="00F637D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ascii="Times New Roman" w:eastAsia="SimSun" w:hAnsi="Times New Roman" w:cs="Times New Roman"/>
      <w:sz w:val="18"/>
      <w:szCs w:val="18"/>
      <w:lang w:val="en-US"/>
    </w:rPr>
  </w:style>
  <w:style w:type="character" w:customStyle="1" w:styleId="HeaderChar1">
    <w:name w:val="Header Char1"/>
    <w:basedOn w:val="DefaultParagraphFont"/>
    <w:link w:val="Header"/>
    <w:uiPriority w:val="99"/>
    <w:semiHidden/>
    <w:rsid w:val="00F637D5"/>
  </w:style>
  <w:style w:type="character" w:customStyle="1" w:styleId="FooterChar">
    <w:name w:val="Footer Char"/>
    <w:basedOn w:val="DefaultParagraphFont"/>
    <w:link w:val="Footer"/>
    <w:uiPriority w:val="99"/>
    <w:semiHidden/>
    <w:rsid w:val="00F637D5"/>
    <w:rPr>
      <w:rFonts w:ascii="Times New Roman" w:eastAsia="SimSun" w:hAnsi="Times New Roman" w:cs="Times New Roman"/>
      <w:sz w:val="18"/>
      <w:szCs w:val="18"/>
      <w:lang w:val="en-US"/>
    </w:rPr>
  </w:style>
  <w:style w:type="paragraph" w:styleId="Footer">
    <w:name w:val="footer"/>
    <w:basedOn w:val="Normal"/>
    <w:link w:val="FooterChar"/>
    <w:uiPriority w:val="99"/>
    <w:semiHidden/>
    <w:rsid w:val="00F637D5"/>
    <w:pPr>
      <w:tabs>
        <w:tab w:val="center" w:pos="4153"/>
        <w:tab w:val="right" w:pos="8306"/>
      </w:tabs>
      <w:snapToGrid w:val="0"/>
      <w:spacing w:after="0" w:line="240" w:lineRule="auto"/>
    </w:pPr>
    <w:rPr>
      <w:rFonts w:ascii="Times New Roman" w:eastAsia="SimSun" w:hAnsi="Times New Roman" w:cs="Times New Roman"/>
      <w:sz w:val="18"/>
      <w:szCs w:val="18"/>
      <w:lang w:val="en-US"/>
    </w:rPr>
  </w:style>
  <w:style w:type="character" w:customStyle="1" w:styleId="FooterChar1">
    <w:name w:val="Footer Char1"/>
    <w:basedOn w:val="DefaultParagraphFont"/>
    <w:link w:val="Footer"/>
    <w:uiPriority w:val="99"/>
    <w:semiHidden/>
    <w:rsid w:val="00F637D5"/>
  </w:style>
  <w:style w:type="paragraph" w:customStyle="1" w:styleId="NoSpacing1">
    <w:name w:val="No Spacing1"/>
    <w:uiPriority w:val="99"/>
    <w:qFormat/>
    <w:rsid w:val="00F637D5"/>
    <w:pPr>
      <w:spacing w:after="0" w:line="240" w:lineRule="auto"/>
    </w:pPr>
    <w:rPr>
      <w:rFonts w:ascii="Arial" w:eastAsia="SimSun" w:hAnsi="Arial" w:cs="Times New Roman"/>
      <w:sz w:val="24"/>
      <w:szCs w:val="24"/>
      <w:lang w:val="en-US"/>
    </w:rPr>
  </w:style>
  <w:style w:type="paragraph" w:customStyle="1" w:styleId="2">
    <w:name w:val="正文2"/>
    <w:basedOn w:val="Normal"/>
    <w:uiPriority w:val="99"/>
    <w:rsid w:val="00F637D5"/>
    <w:pPr>
      <w:autoSpaceDE w:val="0"/>
      <w:autoSpaceDN w:val="0"/>
      <w:adjustRightInd w:val="0"/>
      <w:spacing w:after="0" w:line="360" w:lineRule="auto"/>
    </w:pPr>
    <w:rPr>
      <w:rFonts w:ascii="Times New Roman" w:eastAsia="SimSun" w:hAnsi="Times New Roman" w:cs="Times-Roman"/>
      <w:color w:val="000000"/>
      <w:sz w:val="20"/>
      <w:szCs w:val="12"/>
      <w:lang w:val="en-US" w:eastAsia="en-US"/>
    </w:rPr>
  </w:style>
  <w:style w:type="paragraph" w:customStyle="1" w:styleId="TabTextProjekt">
    <w:name w:val="Tab_Text_Projekt"/>
    <w:basedOn w:val="TextProjekt"/>
    <w:uiPriority w:val="99"/>
    <w:rsid w:val="00F637D5"/>
    <w:pPr>
      <w:widowControl w:val="0"/>
      <w:spacing w:before="60" w:after="60" w:line="240" w:lineRule="auto"/>
      <w:jc w:val="left"/>
    </w:pPr>
    <w:rPr>
      <w:rFonts w:ascii="Arial" w:hAnsi="Arial"/>
      <w:iCs/>
      <w:sz w:val="14"/>
      <w:lang w:val="de-DE"/>
    </w:rPr>
  </w:style>
  <w:style w:type="paragraph" w:customStyle="1" w:styleId="TabhervorhebeninKopfProjekt">
    <w:name w:val="Tab_hervorheben_in_Kopf_Projekt"/>
    <w:basedOn w:val="TabTextProjekt"/>
    <w:next w:val="TabTextProjekt"/>
    <w:uiPriority w:val="99"/>
    <w:rsid w:val="00F637D5"/>
    <w:rPr>
      <w:b/>
      <w:iCs w:val="0"/>
    </w:rPr>
  </w:style>
  <w:style w:type="character" w:styleId="PageNumber">
    <w:name w:val="page number"/>
    <w:uiPriority w:val="99"/>
    <w:rsid w:val="00F637D5"/>
    <w:rPr>
      <w:rFonts w:cs="Times New Roman"/>
    </w:rPr>
  </w:style>
  <w:style w:type="character" w:styleId="Hyperlink">
    <w:name w:val="Hyperlink"/>
    <w:uiPriority w:val="99"/>
    <w:semiHidden/>
    <w:unhideWhenUsed/>
    <w:rsid w:val="00F637D5"/>
    <w:rPr>
      <w:color w:val="0000FF"/>
      <w:u w:val="single"/>
    </w:rPr>
  </w:style>
  <w:style w:type="character" w:customStyle="1" w:styleId="citation">
    <w:name w:val="citation"/>
    <w:basedOn w:val="DefaultParagraphFont"/>
    <w:rsid w:val="00F637D5"/>
  </w:style>
  <w:style w:type="character" w:customStyle="1" w:styleId="printonly">
    <w:name w:val="printonly"/>
    <w:basedOn w:val="DefaultParagraphFont"/>
    <w:rsid w:val="00F637D5"/>
  </w:style>
  <w:style w:type="paragraph" w:customStyle="1" w:styleId="ColorfulList-Accent11">
    <w:name w:val="Colorful List - Accent 11"/>
    <w:basedOn w:val="Normal"/>
    <w:uiPriority w:val="34"/>
    <w:qFormat/>
    <w:rsid w:val="00F637D5"/>
    <w:pPr>
      <w:spacing w:after="0" w:line="360" w:lineRule="auto"/>
      <w:ind w:firstLineChars="200" w:firstLine="420"/>
    </w:pPr>
    <w:rPr>
      <w:rFonts w:ascii="Times New Roman" w:eastAsia="SimSun" w:hAnsi="Times New Roman" w:cs="Times New Roman"/>
      <w:szCs w:val="24"/>
      <w:lang w:val="en-US"/>
    </w:rPr>
  </w:style>
  <w:style w:type="table" w:styleId="TableGrid">
    <w:name w:val="Table Grid"/>
    <w:basedOn w:val="TableNormal"/>
    <w:uiPriority w:val="59"/>
    <w:rsid w:val="00F637D5"/>
    <w:pPr>
      <w:spacing w:after="0" w:line="240" w:lineRule="auto"/>
    </w:pPr>
    <w:rPr>
      <w:rFonts w:ascii="Calibri" w:eastAsia="SimSu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">
    <w:name w:val="st"/>
    <w:basedOn w:val="DefaultParagraphFont"/>
    <w:rsid w:val="00F637D5"/>
  </w:style>
  <w:style w:type="paragraph" w:styleId="ListParagraph">
    <w:name w:val="List Paragraph"/>
    <w:basedOn w:val="Normal"/>
    <w:uiPriority w:val="34"/>
    <w:qFormat/>
    <w:rsid w:val="00F637D5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0365</Words>
  <Characters>758302</Characters>
  <Application>Microsoft Office Word</Application>
  <DocSecurity>0</DocSecurity>
  <Lines>6319</Lines>
  <Paragraphs>1753</Paragraphs>
  <ScaleCrop>false</ScaleCrop>
  <Company/>
  <LinksUpToDate>false</LinksUpToDate>
  <CharactersWithSpaces>87691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</dc:creator>
  <cp:lastModifiedBy>H</cp:lastModifiedBy>
  <cp:revision>1</cp:revision>
  <dcterms:created xsi:type="dcterms:W3CDTF">2012-02-25T18:32:00Z</dcterms:created>
  <dcterms:modified xsi:type="dcterms:W3CDTF">2012-02-25T18:33:00Z</dcterms:modified>
</cp:coreProperties>
</file>